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CE5554" w14:textId="09EF3160" w:rsidR="007630F7" w:rsidRDefault="007630F7">
      <w:r>
        <w:t>Developmental milestones in early life are associated with both short- and long-term health consequences</w:t>
      </w:r>
      <w:ins w:id="0" w:author="Calen Patrick Ryan" w:date="2021-08-10T13:43:00Z">
        <w:r w:rsidR="00E3477D">
          <w:t xml:space="preserve"> (ref)</w:t>
        </w:r>
      </w:ins>
      <w:r>
        <w:t xml:space="preserve">. </w:t>
      </w:r>
      <w:del w:id="1" w:author="Calen Patrick Ryan" w:date="2021-08-10T13:43:00Z">
        <w:r w:rsidDel="00E3477D">
          <w:delText xml:space="preserve">Decreased </w:delText>
        </w:r>
      </w:del>
      <w:ins w:id="2" w:author="Calen Patrick Ryan" w:date="2021-08-10T13:43:00Z">
        <w:r w:rsidR="00E3477D">
          <w:t>Early</w:t>
        </w:r>
        <w:r w:rsidR="00E3477D">
          <w:t xml:space="preserve"> </w:t>
        </w:r>
      </w:ins>
      <w:r>
        <w:t xml:space="preserve">gestational age at birth </w:t>
      </w:r>
      <w:del w:id="3" w:author="Calen Patrick Ryan" w:date="2021-08-10T13:44:00Z">
        <w:r w:rsidDel="00E3477D">
          <w:delText>is associated with</w:delText>
        </w:r>
        <w:r w:rsidR="008A341A" w:rsidDel="00E3477D">
          <w:delText xml:space="preserve"> </w:delText>
        </w:r>
      </w:del>
      <w:ins w:id="4" w:author="Calen Patrick Ryan" w:date="2021-08-10T13:44:00Z">
        <w:r w:rsidR="00E3477D">
          <w:t xml:space="preserve">increases the risk for </w:t>
        </w:r>
      </w:ins>
      <w:r w:rsidR="008A341A">
        <w:t xml:space="preserve">short-term complications, including respiratory conditions and cardiovascular complications </w:t>
      </w:r>
      <w:r w:rsidR="003D102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3D102A">
        <w:instrText xml:space="preserve"> ADDIN EN.CITE </w:instrText>
      </w:r>
      <w:r w:rsidR="003D102A">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rsidR="003D102A">
        <w:instrText xml:space="preserve"> ADDIN EN.CITE.DATA </w:instrText>
      </w:r>
      <w:r w:rsidR="003D102A">
        <w:fldChar w:fldCharType="end"/>
      </w:r>
      <w:r w:rsidR="003D102A">
        <w:fldChar w:fldCharType="separate"/>
      </w:r>
      <w:r w:rsidR="003D102A">
        <w:rPr>
          <w:noProof/>
        </w:rPr>
        <w:t>[1, 2]</w:t>
      </w:r>
      <w:r w:rsidR="003D102A">
        <w:fldChar w:fldCharType="end"/>
      </w:r>
      <w:r w:rsidR="008A341A">
        <w:t xml:space="preserve">. </w:t>
      </w:r>
      <w:r w:rsidR="00B81EA9">
        <w:t xml:space="preserve">For example, </w:t>
      </w:r>
      <w:r w:rsidR="00DE0FC5">
        <w:t xml:space="preserve">early gestational age at birth of infants predicts </w:t>
      </w:r>
      <w:r w:rsidR="000B01A6">
        <w:t xml:space="preserve">the two largest causes of death in premature infants: underdevelopment of mature organs and </w:t>
      </w:r>
      <w:r w:rsidR="00B81EA9">
        <w:t>bronchopulmonary dysplasia</w:t>
      </w:r>
      <w:r w:rsidR="00DE0FC5">
        <w:t>, a chronic lung disease that damages alveolar tissue</w:t>
      </w:r>
      <w:r w:rsidR="000B01A6">
        <w:t xml:space="preserve">. </w:t>
      </w:r>
      <w:r w:rsidR="003D102A">
        <w:fldChar w:fldCharType="begin"/>
      </w:r>
      <w:r w:rsidR="003D102A">
        <w:instrText xml:space="preserve"> ADDIN EN.CITE &lt;EndNote&gt;&lt;Cite&gt;&lt;Author&gt;Patel&lt;/Author&gt;&lt;Year&gt;2016&lt;/Year&gt;&lt;RecNum&gt;9&lt;/RecNum&gt;&lt;DisplayText&gt;[2]&lt;/DisplayText&gt;&lt;record&gt;&lt;rec-number&gt;9&lt;/rec-number&gt;&lt;foreign-keys&gt;&lt;key app="EN" db-id="95d29pvrpdv2slef2s6vtsr0addxa95rwffx" timestamp="1628311501"&gt;9&lt;/key&gt;&lt;/foreign-keys&gt;&lt;ref-type name="Journal Article"&gt;17&lt;/ref-type&gt;&lt;contributors&gt;&lt;authors&gt;&lt;author&gt;Patel, R. M.&lt;/author&gt;&lt;/authors&gt;&lt;/contributors&gt;&lt;auth-address&gt;Division of Neonatology, Department of Pediatrics, Emory University School of Medicine, Atlanta, Georgia.&lt;/auth-address&gt;&lt;titles&gt;&lt;title&gt;Short- and Long-Term Outcomes for Extremely Preterm Infants&lt;/title&gt;&lt;secondary-title&gt;Am J Perinatol&lt;/secondary-title&gt;&lt;/titles&gt;&lt;periodical&gt;&lt;full-title&gt;Am J Perinatol&lt;/full-title&gt;&lt;/periodical&gt;&lt;pages&gt;318-28&lt;/pages&gt;&lt;volume&gt;33&lt;/volume&gt;&lt;number&gt;3&lt;/number&gt;&lt;edition&gt;2016/01/23&lt;/edition&gt;&lt;keywords&gt;&lt;keyword&gt;Female&lt;/keyword&gt;&lt;keyword&gt;Gestational Age&lt;/keyword&gt;&lt;keyword&gt;Humans&lt;/keyword&gt;&lt;keyword&gt;Infant&lt;/keyword&gt;&lt;keyword&gt;Infant, Extremely Premature/*growth &amp;amp; development&lt;/keyword&gt;&lt;keyword&gt;Infant, Newborn&lt;/keyword&gt;&lt;keyword&gt;Infant, Premature, Diseases/*classification/*mortality/*therapy&lt;/keyword&gt;&lt;keyword&gt;Quality of Life&lt;/keyword&gt;&lt;keyword&gt;Survival Rate&lt;/keyword&gt;&lt;keyword&gt;Treatment Outcome&lt;/keyword&gt;&lt;/keywords&gt;&lt;dates&gt;&lt;year&gt;2016&lt;/year&gt;&lt;pub-dates&gt;&lt;date&gt;Feb&lt;/date&gt;&lt;/pub-dates&gt;&lt;/dates&gt;&lt;isbn&gt;1098-8785 (Electronic)&amp;#xD;0735-1631 (Linking)&lt;/isbn&gt;&lt;accession-num&gt;26799967&lt;/accession-num&gt;&lt;urls&gt;&lt;related-urls&gt;&lt;url&gt;https://www.ncbi.nlm.nih.gov/pubmed/26799967&lt;/url&gt;&lt;/related-urls&gt;&lt;/urls&gt;&lt;custom2&gt;PMC4760862&lt;/custom2&gt;&lt;electronic-resource-num&gt;10.1055/s-0035-1571202&lt;/electronic-resource-num&gt;&lt;/record&gt;&lt;/Cite&gt;&lt;/EndNote&gt;</w:instrText>
      </w:r>
      <w:r w:rsidR="003D102A">
        <w:fldChar w:fldCharType="separate"/>
      </w:r>
      <w:r w:rsidR="003D102A">
        <w:rPr>
          <w:noProof/>
        </w:rPr>
        <w:t>[2]</w:t>
      </w:r>
      <w:r w:rsidR="003D102A">
        <w:fldChar w:fldCharType="end"/>
      </w:r>
      <w:r w:rsidR="008F58D1">
        <w:t xml:space="preserve">. </w:t>
      </w:r>
      <w:del w:id="5" w:author="Calen Patrick Ryan" w:date="2021-08-10T13:45:00Z">
        <w:r w:rsidR="00F67EA7" w:rsidDel="00E3477D">
          <w:delText>Furthermore, l</w:delText>
        </w:r>
      </w:del>
      <w:ins w:id="6" w:author="Calen Patrick Ryan" w:date="2021-08-10T13:45:00Z">
        <w:r w:rsidR="00E3477D">
          <w:t>L</w:t>
        </w:r>
      </w:ins>
      <w:r w:rsidR="00F67EA7">
        <w:t xml:space="preserve">ow </w:t>
      </w:r>
      <w:r w:rsidR="00607AAC">
        <w:t>birthweights</w:t>
      </w:r>
      <w:r w:rsidR="00F67EA7">
        <w:t xml:space="preserve"> </w:t>
      </w:r>
      <w:del w:id="7" w:author="Calen Patrick Ryan" w:date="2021-08-10T13:45:00Z">
        <w:r w:rsidR="00F67EA7" w:rsidDel="00E3477D">
          <w:delText xml:space="preserve">were </w:delText>
        </w:r>
      </w:del>
      <w:ins w:id="8" w:author="Calen Patrick Ryan" w:date="2021-08-10T13:45:00Z">
        <w:r w:rsidR="00E3477D">
          <w:t xml:space="preserve">are also </w:t>
        </w:r>
      </w:ins>
      <w:r w:rsidR="00F67EA7">
        <w:t xml:space="preserve">associated with long-term familial stress and incidence of developmental and behavioral problems </w:t>
      </w:r>
      <w:r w:rsidR="008872D0">
        <w:fldChar w:fldCharType="begin">
          <w:fldData xml:space="preserve">PEVuZE5vdGU+PENpdGU+PEF1dGhvcj5IYWNrPC9BdXRob3I+PFllYXI+MTk5NTwvWWVhcj48UmVj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==
</w:fldData>
        </w:fldChar>
      </w:r>
      <w:r w:rsidR="008872D0">
        <w:instrText xml:space="preserve"> ADDIN EN.CITE </w:instrText>
      </w:r>
      <w:r w:rsidR="008872D0">
        <w:fldChar w:fldCharType="begin">
          <w:fldData xml:space="preserve">PEVuZE5vdGU+PENpdGU+PEF1dGhvcj5IYWNrPC9BdXRob3I+PFllYXI+MTk5NTwvWWVhcj48UmVj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==
</w:fldData>
        </w:fldChar>
      </w:r>
      <w:r w:rsidR="008872D0">
        <w:instrText xml:space="preserve"> ADDIN EN.CITE.DATA </w:instrText>
      </w:r>
      <w:r w:rsidR="008872D0">
        <w:fldChar w:fldCharType="end"/>
      </w:r>
      <w:r w:rsidR="008872D0">
        <w:fldChar w:fldCharType="separate"/>
      </w:r>
      <w:r w:rsidR="008872D0">
        <w:rPr>
          <w:noProof/>
        </w:rPr>
        <w:t>[3-5]</w:t>
      </w:r>
      <w:r w:rsidR="008872D0">
        <w:fldChar w:fldCharType="end"/>
      </w:r>
      <w:r w:rsidR="00F67EA7">
        <w:t xml:space="preserve">. </w:t>
      </w:r>
      <w:r w:rsidR="008F58D1">
        <w:t xml:space="preserve">Specifically, infants of lower birthweight were found to have significantly lower IQ scores and display more anxiety, attention problems, and internalizing behavior </w:t>
      </w:r>
      <w:r w:rsidR="008872D0">
        <w:fldChar w:fldCharType="begin">
          <w:fldData xml:space="preserve">PEVuZE5vdGU+PENpdGU+PEF1dGhvcj5Ib2xsYW5kZXJzPC9BdXRob3I+PFllYXI+MjAxOTwvWWVh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</w:fldData>
        </w:fldChar>
      </w:r>
      <w:r w:rsidR="008872D0">
        <w:instrText xml:space="preserve"> ADDIN EN.CITE </w:instrText>
      </w:r>
      <w:r w:rsidR="008872D0">
        <w:fldChar w:fldCharType="begin">
          <w:fldData xml:space="preserve">PEVuZE5vdGU+PENpdGU+PEF1dGhvcj5Ib2xsYW5kZXJzPC9BdXRob3I+PFllYXI+MjAxOTwvWWVh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</w:fldData>
        </w:fldChar>
      </w:r>
      <w:r w:rsidR="008872D0">
        <w:instrText xml:space="preserve"> ADDIN EN.CITE.DATA </w:instrText>
      </w:r>
      <w:r w:rsidR="008872D0">
        <w:fldChar w:fldCharType="end"/>
      </w:r>
      <w:r w:rsidR="008872D0">
        <w:fldChar w:fldCharType="separate"/>
      </w:r>
      <w:r w:rsidR="008872D0">
        <w:rPr>
          <w:noProof/>
        </w:rPr>
        <w:t>[4]</w:t>
      </w:r>
      <w:r w:rsidR="008872D0">
        <w:fldChar w:fldCharType="end"/>
      </w:r>
      <w:r w:rsidR="008F58D1">
        <w:t xml:space="preserve">. </w:t>
      </w:r>
      <w:r w:rsidR="00B41BC8">
        <w:t xml:space="preserve">Gaining </w:t>
      </w:r>
      <w:r w:rsidR="00F67EA7">
        <w:t xml:space="preserve">a better understanding of the factors that contribute to early life developmental trajectories and fetal outcomes is an important medical </w:t>
      </w:r>
      <w:commentRangeStart w:id="9"/>
      <w:r w:rsidR="00F67EA7">
        <w:t>concern</w:t>
      </w:r>
      <w:commentRangeEnd w:id="9"/>
      <w:r w:rsidR="00E3477D">
        <w:rPr>
          <w:rStyle w:val="CommentReference"/>
        </w:rPr>
        <w:commentReference w:id="9"/>
      </w:r>
      <w:r w:rsidR="00F67EA7">
        <w:t>.</w:t>
      </w:r>
    </w:p>
    <w:p w14:paraId="22D9D754" w14:textId="210406D7" w:rsidR="007630F7" w:rsidRDefault="00F67EA7">
      <w:r>
        <w:t xml:space="preserve">Older chronological maternal age is correlated with increased rates of adverse birth outcomes, including decreased birth weight, length, head circumference, and body fat </w:t>
      </w:r>
      <w:r w:rsidR="008872D0">
        <w:fldChar w:fldCharType="begin">
          <w:fldData xml:space="preserve">PEVuZE5vdGU+PENpdGU+PEF1dGhvcj5FaWNoZWxiZXJnZXI8L0F1dGhvcj48WWVhcj4yMDE3PC9Z
ZWFyPjxSZWNOdW0+MTU8L1JlY051bT48RGlzcGxheVRleHQ+WzYtMTB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RnVjaHM8L0F1dGhvcj48WWVhcj4yMDE4PC9ZZWFyPjxSZWNOdW0+MjwvUmVjTnVtPjxyZWNv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</w:fldData>
        </w:fldChar>
      </w:r>
      <w:r w:rsidR="008872D0">
        <w:instrText xml:space="preserve"> ADDIN EN.CITE </w:instrText>
      </w:r>
      <w:r w:rsidR="008872D0">
        <w:fldChar w:fldCharType="begin">
          <w:fldData xml:space="preserve">PEVuZE5vdGU+PENpdGU+PEF1dGhvcj5FaWNoZWxiZXJnZXI8L0F1dGhvcj48WWVhcj4yMDE3PC9Z
ZWFyPjxSZWNOdW0+MTU8L1JlY051bT48RGlzcGxheVRleHQ+WzYtMTB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RnVjaHM8L0F1dGhvcj48WWVhcj4yMDE4PC9ZZWFyPjxSZWNOdW0+MjwvUmVjTnVtPjxyZWNv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</w:fldData>
        </w:fldChar>
      </w:r>
      <w:r w:rsidR="008872D0">
        <w:instrText xml:space="preserve"> ADDIN EN.CITE.DATA </w:instrText>
      </w:r>
      <w:r w:rsidR="008872D0">
        <w:fldChar w:fldCharType="end"/>
      </w:r>
      <w:r w:rsidR="008872D0">
        <w:fldChar w:fldCharType="separate"/>
      </w:r>
      <w:r w:rsidR="008872D0">
        <w:rPr>
          <w:noProof/>
        </w:rPr>
        <w:t>[6-10]</w:t>
      </w:r>
      <w:r w:rsidR="008872D0">
        <w:fldChar w:fldCharType="end"/>
      </w:r>
      <w:r>
        <w:t xml:space="preserve">. </w:t>
      </w:r>
      <w:r w:rsidR="003C086A">
        <w:t xml:space="preserve">Pregnancy-related complications such as preeclampsia and placental disorders such as placental abruption are more likely to occur in older mothers </w:t>
      </w:r>
      <w:r w:rsidR="008872D0">
        <w:fldChar w:fldCharType="begin">
          <w:fldData xml:space="preserve">PEVuZE5vdGU+PENpdGU+PEF1dGhvcj5LZW5ueTwvQXV0aG9yPjxZZWFyPjIwMTM8L1llYXI+PFJl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==
</w:fldData>
        </w:fldChar>
      </w:r>
      <w:r w:rsidR="008872D0">
        <w:instrText xml:space="preserve"> ADDIN EN.CITE </w:instrText>
      </w:r>
      <w:r w:rsidR="008872D0">
        <w:fldChar w:fldCharType="begin">
          <w:fldData xml:space="preserve">PEVuZE5vdGU+PENpdGU+PEF1dGhvcj5LZW5ueTwvQXV0aG9yPjxZZWFyPjIwMTM8L1llYXI+PFJl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==
</w:fldData>
        </w:fldChar>
      </w:r>
      <w:r w:rsidR="008872D0">
        <w:instrText xml:space="preserve"> ADDIN EN.CITE.DATA </w:instrText>
      </w:r>
      <w:r w:rsidR="008872D0">
        <w:fldChar w:fldCharType="end"/>
      </w:r>
      <w:r w:rsidR="008872D0">
        <w:fldChar w:fldCharType="separate"/>
      </w:r>
      <w:r w:rsidR="008872D0">
        <w:rPr>
          <w:noProof/>
        </w:rPr>
        <w:t>[9, 10]</w:t>
      </w:r>
      <w:r w:rsidR="008872D0">
        <w:fldChar w:fldCharType="end"/>
      </w:r>
      <w:r w:rsidR="003C086A">
        <w:t>. These two conditions increase the risk of adverse fetal outcomes, suggesting</w:t>
      </w:r>
      <w:r>
        <w:t xml:space="preserve"> that the maternal aging process may influence fetal outcomes, thus influencing life-long health and subsequent generational mortality risks</w:t>
      </w:r>
      <w:r w:rsidR="003C086A">
        <w:t xml:space="preserve"> </w:t>
      </w:r>
      <w:r w:rsidR="008872D0">
        <w:fldChar w:fldCharType="begin">
          <w:fldData xml:space="preserve">PEVuZE5vdGU+PENpdGU+PEF1dGhvcj5FaWNoZWxiZXJnZXI8L0F1dGhvcj48WWVhcj4yMDE3PC9Z
ZWFyPjxSZWNOdW0+MTU8L1JlY051bT48RGlzcGxheVRleHQ+WzYsIDh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Sm9zZXBoPC9BdXRob3I+PFllYXI+MjAwNTwvWWVhcj48UmVjTnVtPjE0PC9SZWNOdW0+PHJl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</w:fldData>
        </w:fldChar>
      </w:r>
      <w:r w:rsidR="008872D0">
        <w:instrText xml:space="preserve"> ADDIN EN.CITE </w:instrText>
      </w:r>
      <w:r w:rsidR="008872D0">
        <w:fldChar w:fldCharType="begin">
          <w:fldData xml:space="preserve">PEVuZE5vdGU+PENpdGU+PEF1dGhvcj5FaWNoZWxiZXJnZXI8L0F1dGhvcj48WWVhcj4yMDE3PC9Z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</w:fldData>
        </w:fldChar>
      </w:r>
      <w:r w:rsidR="008872D0">
        <w:instrText xml:space="preserve"> ADDIN EN.CITE.DATA </w:instrText>
      </w:r>
      <w:r w:rsidR="008872D0">
        <w:fldChar w:fldCharType="end"/>
      </w:r>
      <w:r w:rsidR="008872D0">
        <w:fldChar w:fldCharType="separate"/>
      </w:r>
      <w:r w:rsidR="008872D0">
        <w:rPr>
          <w:noProof/>
        </w:rPr>
        <w:t>[6, 8]</w:t>
      </w:r>
      <w:r w:rsidR="008872D0">
        <w:fldChar w:fldCharType="end"/>
      </w:r>
      <w:r>
        <w:t>.</w:t>
      </w:r>
    </w:p>
    <w:p w14:paraId="00B99142" w14:textId="62B443B1" w:rsidR="00443414" w:rsidRDefault="00F67EA7">
      <w:r>
        <w:t xml:space="preserve">Chronological aging provides an important measure of the </w:t>
      </w:r>
      <w:r w:rsidR="00443414">
        <w:t xml:space="preserve">aging process in mothers. </w:t>
      </w:r>
      <w:r w:rsidR="00E14DCC">
        <w:t xml:space="preserve">Nonetheless, </w:t>
      </w:r>
      <w:r w:rsidR="00B41BC8">
        <w:t>age-associated deterioration and mortality risks vary between individuals of the same chronological age</w:t>
      </w:r>
      <w:r w:rsidR="00443414">
        <w:t xml:space="preserve">. </w:t>
      </w:r>
      <w:r w:rsidR="007373A7">
        <w:t xml:space="preserve">For example, some individuals living in their 80’s (in terms of chronological age) may require assistance in daily activities while others with the same chronological age may continue functioning independently. </w:t>
      </w:r>
      <w:r w:rsidR="00443414">
        <w:t>This variation, also known as biological age</w:t>
      </w:r>
      <w:commentRangeStart w:id="10"/>
      <w:r w:rsidR="00443414">
        <w:t xml:space="preserve">, </w:t>
      </w:r>
      <w:commentRangeEnd w:id="10"/>
      <w:r w:rsidR="002226B2">
        <w:rPr>
          <w:rStyle w:val="CommentReference"/>
        </w:rPr>
        <w:commentReference w:id="10"/>
      </w:r>
      <w:r w:rsidR="00443414">
        <w:t>combines both environmental and genetic factors and may better elucidate the effect of the maternal aging process on fetal outcomes than chronological age alone</w:t>
      </w:r>
      <w:r w:rsidR="008872D0">
        <w:t xml:space="preserve"> </w:t>
      </w:r>
      <w:r w:rsidR="008872D0">
        <w:fldChar w:fldCharType="begin">
          <w:fldData xml:space="preserve">PEVuZE5vdGU+PENpdGU+PEF1dGhvcj5KeWxoYXZhPC9BdXRob3I+PFllYXI+MjAxNzwvWWVhcj48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=
</w:fldData>
        </w:fldChar>
      </w:r>
      <w:r w:rsidR="000D5C2D">
        <w:instrText xml:space="preserve"> ADDIN EN.CITE </w:instrText>
      </w:r>
      <w:r w:rsidR="000D5C2D">
        <w:fldChar w:fldCharType="begin">
          <w:fldData xml:space="preserve">PEVuZE5vdGU+PENpdGU+PEF1dGhvcj5KeWxoYXZhPC9BdXRob3I+PFllYXI+MjAxNzwvWWVhcj48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=
</w:fldData>
        </w:fldChar>
      </w:r>
      <w:r w:rsidR="000D5C2D">
        <w:instrText xml:space="preserve"> ADDIN EN.CITE.DATA </w:instrText>
      </w:r>
      <w:r w:rsidR="000D5C2D">
        <w:fldChar w:fldCharType="end"/>
      </w:r>
      <w:r w:rsidR="008872D0">
        <w:fldChar w:fldCharType="separate"/>
      </w:r>
      <w:r w:rsidR="000D5C2D">
        <w:rPr>
          <w:noProof/>
        </w:rPr>
        <w:t>[11-13]</w:t>
      </w:r>
      <w:r w:rsidR="008872D0">
        <w:fldChar w:fldCharType="end"/>
      </w:r>
      <w:r w:rsidR="00BC31A0">
        <w:t xml:space="preserve">. </w:t>
      </w:r>
      <w:r w:rsidR="00443414">
        <w:t>In fact, several studies suggest that maternal biological age may impact the early developmental outcomes of offspring</w:t>
      </w:r>
      <w:r w:rsidR="008872D0">
        <w:t xml:space="preserve"> </w:t>
      </w:r>
      <w:r w:rsidR="008872D0">
        <w:fldChar w:fldCharType="begin">
          <w:fldData xml:space="preserve">PEVuZE5vdGU+PENpdGU+PEF1dGhvcj5Ba2thZDwvQXV0aG9yPjxZZWFyPjIwMDY8L1llYXI+PFJl
Y051bT40PC9SZWNOdW0+PERpc3BsYXlUZXh0PlsxNC0xNl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hhbm5hPC9BdXRob3I+PFllYXI+MjAwOTwvWWVhcj48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</w:fldData>
        </w:fldChar>
      </w:r>
      <w:r w:rsidR="000D5C2D">
        <w:instrText xml:space="preserve"> ADDIN EN.CITE </w:instrText>
      </w:r>
      <w:r w:rsidR="000D5C2D">
        <w:fldChar w:fldCharType="begin">
          <w:fldData xml:space="preserve">PEVuZE5vdGU+PENpdGU+PEF1dGhvcj5Ba2thZDwvQXV0aG9yPjxZZWFyPjIwMDY8L1llYXI+PFJl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</w:fldData>
        </w:fldChar>
      </w:r>
      <w:r w:rsidR="000D5C2D">
        <w:instrText xml:space="preserve"> ADDIN EN.CITE.DATA </w:instrText>
      </w:r>
      <w:r w:rsidR="000D5C2D">
        <w:fldChar w:fldCharType="end"/>
      </w:r>
      <w:r w:rsidR="008872D0">
        <w:fldChar w:fldCharType="separate"/>
      </w:r>
      <w:r w:rsidR="000D5C2D">
        <w:rPr>
          <w:noProof/>
        </w:rPr>
        <w:t>[14-16]</w:t>
      </w:r>
      <w:r w:rsidR="008872D0">
        <w:fldChar w:fldCharType="end"/>
      </w:r>
      <w:r w:rsidR="00443414">
        <w:t xml:space="preserve">. Prenatal maternal telomere length, a marker of cellular age, has been found to be associated with an increased likelihood of adverse birth outcomes </w:t>
      </w:r>
      <w:r w:rsidR="00443414">
        <w:fldChar w:fldCharType="begin">
          <w:fldData xml:space="preserve">PEVuZE5vdGU+PENpdGU+PEF1dGhvcj5Ba2thZDwvQXV0aG9yPjxZZWFyPjIwMDY8L1llYXI+PFJl
Y051bT40PC9SZWNOdW0+PERpc3BsYXlUZXh0PlsxNCwgMTZ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0D5C2D">
        <w:instrText xml:space="preserve"> ADDIN EN.CITE </w:instrText>
      </w:r>
      <w:r w:rsidR="000D5C2D">
        <w:fldChar w:fldCharType="begin">
          <w:fldData xml:space="preserve">PEVuZE5vdGU+PENpdGU+PEF1dGhvcj5Ba2thZDwvQXV0aG9yPjxZZWFyPjIwMDY8L1llYXI+PFJl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</w:fldData>
        </w:fldChar>
      </w:r>
      <w:r w:rsidR="000D5C2D">
        <w:instrText xml:space="preserve"> ADDIN EN.CITE.DATA </w:instrText>
      </w:r>
      <w:r w:rsidR="000D5C2D">
        <w:fldChar w:fldCharType="end"/>
      </w:r>
      <w:r w:rsidR="00443414">
        <w:fldChar w:fldCharType="separate"/>
      </w:r>
      <w:r w:rsidR="000D5C2D">
        <w:rPr>
          <w:noProof/>
        </w:rPr>
        <w:t>[14, 16]</w:t>
      </w:r>
      <w:r w:rsidR="00443414">
        <w:fldChar w:fldCharType="end"/>
      </w:r>
      <w:r w:rsidR="00443414">
        <w:t>. Nonetheless, the role of biological aging on fetal outcomes has yet to be widely explored.</w:t>
      </w:r>
    </w:p>
    <w:p w14:paraId="743197E3" w14:textId="77777777" w:rsidR="00B262CD" w:rsidRDefault="00443414">
      <w:r>
        <w:t xml:space="preserve">Recently, epigenomic changes have emerged as accurate indicators of biological age. These measures, </w:t>
      </w:r>
      <w:r w:rsidR="004B10F5">
        <w:t>also known as epigenetic clocks, u</w:t>
      </w:r>
      <w:r w:rsidR="003D102A">
        <w:t>tilize</w:t>
      </w:r>
      <w:r w:rsidR="004B10F5">
        <w:t xml:space="preserve"> changes in the epigenome – particularly DNA methylation</w:t>
      </w:r>
      <w:r w:rsidR="003D102A">
        <w:t xml:space="preserve"> (</w:t>
      </w:r>
      <w:proofErr w:type="spellStart"/>
      <w:r w:rsidR="003D102A">
        <w:t>DNAm</w:t>
      </w:r>
      <w:proofErr w:type="spellEnd"/>
      <w:r w:rsidR="003D102A">
        <w:t>)</w:t>
      </w:r>
      <w:r w:rsidR="00FB6786">
        <w:t xml:space="preserve">, the methylation of </w:t>
      </w:r>
      <w:r w:rsidR="003D102A" w:rsidRPr="003D102A">
        <w:t>cytosine-phosphate-guanine (CpG) sites on DNA</w:t>
      </w:r>
      <w:r w:rsidR="00FF2894">
        <w:t>.</w:t>
      </w:r>
      <w:r w:rsidR="004B10F5">
        <w:t xml:space="preserve"> </w:t>
      </w:r>
      <w:r w:rsidR="00FB6786">
        <w:t>These changes are more commonly known as epigenetic age and</w:t>
      </w:r>
      <w:r w:rsidR="004B10F5">
        <w:t xml:space="preserve"> </w:t>
      </w:r>
      <w:r w:rsidR="0055668B">
        <w:t xml:space="preserve">utilize epigenetic clocks that appear to serve as good proxies for biological aging across multiple physiological and functional systems. </w:t>
      </w:r>
    </w:p>
    <w:p w14:paraId="23C7DD22" w14:textId="758F28E0" w:rsidR="00443414" w:rsidRDefault="0055668B">
      <w:r>
        <w:t xml:space="preserve">A number of epigenetic clocks have been generated, and each appears to capture different aspects of biological age. For example, </w:t>
      </w:r>
      <w:r w:rsidR="00FF2894">
        <w:t>the acceleration of the Levine-</w:t>
      </w:r>
      <w:proofErr w:type="spellStart"/>
      <w:r w:rsidR="00FF2894">
        <w:t>DNAmPhenoAge</w:t>
      </w:r>
      <w:proofErr w:type="spellEnd"/>
      <w:r w:rsidR="00FF2894">
        <w:t xml:space="preserve"> </w:t>
      </w:r>
      <w:r w:rsidR="00020906">
        <w:t xml:space="preserve">clock </w:t>
      </w:r>
      <w:r w:rsidR="00FF2894">
        <w:t>(</w:t>
      </w:r>
      <w:proofErr w:type="spellStart"/>
      <w:r w:rsidR="00FF2894">
        <w:t>PhenoAge</w:t>
      </w:r>
      <w:proofErr w:type="spellEnd"/>
      <w:r w:rsidR="00FF2894">
        <w:t xml:space="preserve">) is highly predictive of cardiovascular disease, poorer likelihood of being free of disease, and presentation of coexisting morbidities. </w:t>
      </w:r>
      <w:r w:rsidR="00FF2894">
        <w:fldChar w:fldCharType="begin">
          <w:fldData xml:space="preserve">PEVuZE5vdGU+PENpdGU+PEF1dGhvcj5MZXZpbmU8L0F1dGhvcj48WWVhcj4yMDE4PC9ZZWFyPjxS
ZWNOdW0+Mjk8L1JlY051bT48RGlzcGxheVRleHQ+WzE3XTwvRGlzcGxheVRleHQ+PHJlY29yZD48
cmVjLW51bWJlcj4yOTwvcmVjLW51bWJlcj48Zm9yZWlnbi1rZXlzPjxrZXkgYXBwPSJFTiIgZGIt
aWQ9Ijk1ZDI5cHZycGR2MnNsZWYyczZ2dHNyMGFkZHhhOTVyd2ZmeCIgdGltZXN0YW1wPSIxNjI4
NjE4OTA1Ij4yOT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L3RpdGxlcz48cGVyaW9kaWNhbD48ZnVsbC10aXRsZT5BZ2luZyAoQWxiYW55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</w:fldData>
        </w:fldChar>
      </w:r>
      <w:r w:rsidR="000D5C2D">
        <w:instrText xml:space="preserve"> ADDIN EN.CITE </w:instrText>
      </w:r>
      <w:r w:rsidR="000D5C2D">
        <w:fldChar w:fldCharType="begin">
          <w:fldData xml:space="preserve">PEVuZE5vdGU+PENpdGU+PEF1dGhvcj5MZXZpbmU8L0F1dGhvcj48WWVhcj4yMDE4PC9ZZWFyPjxS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</w:fldData>
        </w:fldChar>
      </w:r>
      <w:r w:rsidR="000D5C2D">
        <w:instrText xml:space="preserve"> ADDIN EN.CITE.DATA </w:instrText>
      </w:r>
      <w:r w:rsidR="000D5C2D">
        <w:fldChar w:fldCharType="end"/>
      </w:r>
      <w:r w:rsidR="00FF2894">
        <w:fldChar w:fldCharType="separate"/>
      </w:r>
      <w:r w:rsidR="000D5C2D">
        <w:rPr>
          <w:noProof/>
        </w:rPr>
        <w:t>[17]</w:t>
      </w:r>
      <w:r w:rsidR="00FF2894">
        <w:fldChar w:fldCharType="end"/>
      </w:r>
      <w:r w:rsidR="00FF2894">
        <w:t xml:space="preserve"> </w:t>
      </w:r>
      <w:r w:rsidR="00020906">
        <w:t>The acceleration of the Lu-</w:t>
      </w:r>
      <w:proofErr w:type="spellStart"/>
      <w:r w:rsidR="00020906">
        <w:t>DNAmGrimAge</w:t>
      </w:r>
      <w:proofErr w:type="spellEnd"/>
      <w:r w:rsidR="00020906">
        <w:t xml:space="preserve"> clock (</w:t>
      </w:r>
      <w:proofErr w:type="spellStart"/>
      <w:r w:rsidR="00020906">
        <w:t>GrimAge</w:t>
      </w:r>
      <w:proofErr w:type="spellEnd"/>
      <w:r w:rsidR="00020906">
        <w:t xml:space="preserve">) predicts specific cardiovascular conditions, such as hypertension, Type II diabetes, and overall poorer physical functioning. </w:t>
      </w:r>
      <w:r w:rsidR="00020906">
        <w:fldChar w:fldCharType="begin">
          <w:fldData xml:space="preserve">PEVuZE5vdGU+PENpdGU+PEF1dGhvcj5IaWxsYXJ5PC9BdXRob3I+PFllYXI+MjAyMDwvWWVhcj48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FcGlkZW1pb2xvZ3ksIENv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</w:fldData>
        </w:fldChar>
      </w:r>
      <w:r w:rsidR="000D5C2D">
        <w:instrText xml:space="preserve"> ADDIN EN.CITE </w:instrText>
      </w:r>
      <w:r w:rsidR="000D5C2D">
        <w:fldChar w:fldCharType="begin">
          <w:fldData xml:space="preserve">PEVuZE5vdGU+PENpdGU+PEF1dGhvcj5IaWxsYXJ5PC9BdXRob3I+PFllYXI+MjAyMDwvWWVhcj48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</w:fldData>
        </w:fldChar>
      </w:r>
      <w:r w:rsidR="000D5C2D">
        <w:instrText xml:space="preserve"> ADDIN EN.CITE.DATA </w:instrText>
      </w:r>
      <w:r w:rsidR="000D5C2D">
        <w:fldChar w:fldCharType="end"/>
      </w:r>
      <w:r w:rsidR="00020906">
        <w:fldChar w:fldCharType="separate"/>
      </w:r>
      <w:r w:rsidR="000D5C2D">
        <w:rPr>
          <w:noProof/>
        </w:rPr>
        <w:t>[18, 19]</w:t>
      </w:r>
      <w:r w:rsidR="00020906">
        <w:fldChar w:fldCharType="end"/>
      </w:r>
      <w:r w:rsidR="00020906">
        <w:t xml:space="preserve"> </w:t>
      </w:r>
      <w:r w:rsidR="00FF2894">
        <w:t>T</w:t>
      </w:r>
      <w:r w:rsidR="00F15656">
        <w:t xml:space="preserve">he acceleration of both </w:t>
      </w:r>
      <w:r w:rsidR="00B85824">
        <w:t xml:space="preserve">the </w:t>
      </w:r>
      <w:r w:rsidR="00F15656">
        <w:t>Hannum</w:t>
      </w:r>
      <w:r w:rsidR="00B85824">
        <w:t>-Extrinsic Epigenetic Age Acceleration</w:t>
      </w:r>
      <w:r w:rsidR="00FF2894">
        <w:t xml:space="preserve"> (Hannum-EEAA</w:t>
      </w:r>
      <w:r w:rsidR="00B85824">
        <w:t>)</w:t>
      </w:r>
      <w:r w:rsidR="00F15656">
        <w:t xml:space="preserve"> and </w:t>
      </w:r>
      <w:r w:rsidR="00B85824">
        <w:t xml:space="preserve">the </w:t>
      </w:r>
      <w:r w:rsidR="00F15656">
        <w:t>Horvath</w:t>
      </w:r>
      <w:r w:rsidR="00B85824">
        <w:t>-</w:t>
      </w:r>
      <w:r w:rsidR="00FF2894">
        <w:t>I</w:t>
      </w:r>
      <w:r w:rsidR="00B85824">
        <w:t>ntrinsic Epigenetic Age Acceleration</w:t>
      </w:r>
      <w:r w:rsidR="00FF2894">
        <w:t xml:space="preserve"> (Horvath-IEAA</w:t>
      </w:r>
      <w:r w:rsidR="00B85824">
        <w:t>)</w:t>
      </w:r>
      <w:r w:rsidR="00F15656">
        <w:t xml:space="preserve"> clocks has predicted all-cause mortality. </w:t>
      </w:r>
      <w:r w:rsidR="00F15656">
        <w:fldChar w:fldCharType="begin">
          <w:fldData xml:space="preserve">PEVuZE5vdGU+PENpdGU+PEF1dGhvcj5DaGVuPC9BdXRob3I+PFllYXI+MjAxNjwvWWVhcj48UmVj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</w:fldData>
        </w:fldChar>
      </w:r>
      <w:r w:rsidR="000D5C2D">
        <w:instrText xml:space="preserve"> ADDIN EN.CITE </w:instrText>
      </w:r>
      <w:r w:rsidR="000D5C2D">
        <w:fldChar w:fldCharType="begin">
          <w:fldData xml:space="preserve">PEVuZE5vdGU+PENpdGU+PEF1dGhvcj5DaGVuPC9BdXRob3I+PFllYXI+MjAxNjwvWWVhcj48UmVj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</w:fldData>
        </w:fldChar>
      </w:r>
      <w:r w:rsidR="000D5C2D">
        <w:instrText xml:space="preserve"> ADDIN EN.CITE.DATA </w:instrText>
      </w:r>
      <w:r w:rsidR="000D5C2D">
        <w:fldChar w:fldCharType="end"/>
      </w:r>
      <w:r w:rsidR="00F15656">
        <w:fldChar w:fldCharType="separate"/>
      </w:r>
      <w:r w:rsidR="000D5C2D">
        <w:rPr>
          <w:noProof/>
        </w:rPr>
        <w:t>[20-22]</w:t>
      </w:r>
      <w:r w:rsidR="00F15656">
        <w:fldChar w:fldCharType="end"/>
      </w:r>
      <w:r w:rsidR="00F15656">
        <w:t xml:space="preserve"> </w:t>
      </w:r>
      <w:r w:rsidR="00B85824">
        <w:t xml:space="preserve">Furthermore, accelerated placental aging measured by the </w:t>
      </w:r>
      <w:r w:rsidR="00F15656">
        <w:t>Horvath</w:t>
      </w:r>
      <w:r w:rsidR="00B85824">
        <w:t>-IEAA</w:t>
      </w:r>
      <w:r w:rsidR="00F15656">
        <w:t xml:space="preserve"> clock has also been associated </w:t>
      </w:r>
      <w:r w:rsidR="00B85824">
        <w:t xml:space="preserve">with lower birthweight. </w:t>
      </w:r>
      <w:r w:rsidR="00B85824">
        <w:fldChar w:fldCharType="begin">
          <w:fldData xml:space="preserve">PEVuZE5vdGU+PENpdGU+PEF1dGhvcj5UZWtvbGEtQXllbGU8L0F1dGhvcj48WWVhcj4yMDE5PC9Z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</w:fldData>
        </w:fldChar>
      </w:r>
      <w:r w:rsidR="000D5C2D">
        <w:instrText xml:space="preserve"> ADDIN EN.CITE </w:instrText>
      </w:r>
      <w:r w:rsidR="000D5C2D">
        <w:fldChar w:fldCharType="begin">
          <w:fldData xml:space="preserve">PEVuZE5vdGU+PENpdGU+PEF1dGhvcj5UZWtvbGEtQXllbGU8L0F1dGhvcj48WWVhcj4yMDE5PC9Z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</w:fldData>
        </w:fldChar>
      </w:r>
      <w:r w:rsidR="000D5C2D">
        <w:instrText xml:space="preserve"> ADDIN EN.CITE.DATA </w:instrText>
      </w:r>
      <w:r w:rsidR="000D5C2D">
        <w:fldChar w:fldCharType="end"/>
      </w:r>
      <w:r w:rsidR="00B85824">
        <w:fldChar w:fldCharType="separate"/>
      </w:r>
      <w:r w:rsidR="000D5C2D">
        <w:rPr>
          <w:noProof/>
        </w:rPr>
        <w:t>[23]</w:t>
      </w:r>
      <w:r w:rsidR="00B85824">
        <w:fldChar w:fldCharType="end"/>
      </w:r>
      <w:r w:rsidR="00B85824">
        <w:t xml:space="preserve"> As a result, these epigenetic clocks</w:t>
      </w:r>
      <w:r>
        <w:t xml:space="preserve"> </w:t>
      </w:r>
      <w:r w:rsidR="004B10F5">
        <w:t xml:space="preserve">may serve as powerful tools to study the intergenerational effects of biological aging in mothers </w:t>
      </w:r>
      <w:r w:rsidR="001B0408">
        <w:t>above and beyond</w:t>
      </w:r>
      <w:r w:rsidR="004B10F5">
        <w:t xml:space="preserve"> chronological age.</w:t>
      </w:r>
      <w:r>
        <w:t xml:space="preserve"> </w:t>
      </w:r>
    </w:p>
    <w:p w14:paraId="75D70411" w14:textId="3705E2B1" w:rsidR="000026AB" w:rsidRDefault="000B01A6" w:rsidP="000D5C2D">
      <w:pPr>
        <w:rPr>
          <w:b/>
          <w:bCs/>
        </w:rPr>
      </w:pPr>
      <w:r>
        <w:lastRenderedPageBreak/>
        <w:t xml:space="preserve">One small study (n = 77) among Californian women </w:t>
      </w:r>
      <w:r w:rsidR="003D102A">
        <w:t>demonstrated that advanced epigenetic age is associated with early gestational age at birth and low birthweight</w:t>
      </w:r>
      <w:r w:rsidR="004B10F5">
        <w:t xml:space="preserve">, suggesting that </w:t>
      </w:r>
      <w:r w:rsidR="00FB6786">
        <w:t xml:space="preserve">epigenetic </w:t>
      </w:r>
      <w:r w:rsidR="004B10F5">
        <w:t xml:space="preserve">age may be predictive of adverse fetal outcomes </w:t>
      </w:r>
      <w:r w:rsidR="008872D0">
        <w:fldChar w:fldCharType="begin">
          <w:fldData xml:space="preserve">PEVuZE5vdGU+PENpdGU+PEF1dGhvcj5Sb3NzPC9BdXRob3I+PFllYXI+MjAyMDwvWWVhcj48UmVj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</w:fldData>
        </w:fldChar>
      </w:r>
      <w:r w:rsidR="000D5C2D">
        <w:instrText xml:space="preserve"> ADDIN EN.CITE </w:instrText>
      </w:r>
      <w:r w:rsidR="000D5C2D">
        <w:fldChar w:fldCharType="begin">
          <w:fldData xml:space="preserve">PEVuZE5vdGU+PENpdGU+PEF1dGhvcj5Sb3NzPC9BdXRob3I+PFllYXI+MjAyMDwvWWVhcj48UmVj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</w:fldData>
        </w:fldChar>
      </w:r>
      <w:r w:rsidR="000D5C2D">
        <w:instrText xml:space="preserve"> ADDIN EN.CITE.DATA </w:instrText>
      </w:r>
      <w:r w:rsidR="000D5C2D">
        <w:fldChar w:fldCharType="end"/>
      </w:r>
      <w:r w:rsidR="008872D0">
        <w:fldChar w:fldCharType="separate"/>
      </w:r>
      <w:r w:rsidR="000D5C2D">
        <w:rPr>
          <w:noProof/>
        </w:rPr>
        <w:t>[24]</w:t>
      </w:r>
      <w:r w:rsidR="008872D0">
        <w:fldChar w:fldCharType="end"/>
      </w:r>
      <w:r w:rsidR="004B10F5">
        <w:t xml:space="preserve">. </w:t>
      </w:r>
      <w:r w:rsidR="00BC31A0">
        <w:t xml:space="preserve">There </w:t>
      </w:r>
      <w:r w:rsidR="0088320A">
        <w:t>is</w:t>
      </w:r>
      <w:r w:rsidR="002B2497">
        <w:t>, however,</w:t>
      </w:r>
      <w:r w:rsidR="0088320A">
        <w:t xml:space="preserve"> minimal study in a large, socioeconomically diverse population </w:t>
      </w:r>
      <w:r w:rsidR="004B10F5">
        <w:t xml:space="preserve">with greater rates of adverse fetal outcomes </w:t>
      </w:r>
      <w:r w:rsidR="0088320A">
        <w:t xml:space="preserve">that tests </w:t>
      </w:r>
      <w:r w:rsidR="00FC2958">
        <w:t>the relationship between</w:t>
      </w:r>
      <w:r w:rsidR="004B10F5">
        <w:t xml:space="preserve"> </w:t>
      </w:r>
      <w:r w:rsidR="0088320A">
        <w:t xml:space="preserve">maternal </w:t>
      </w:r>
      <w:r w:rsidR="004B10F5">
        <w:t>epigenetic</w:t>
      </w:r>
      <w:r w:rsidR="00B262CD">
        <w:t xml:space="preserve"> </w:t>
      </w:r>
      <w:r w:rsidR="004B10F5">
        <w:t>age</w:t>
      </w:r>
      <w:r w:rsidR="0088320A">
        <w:t xml:space="preserve"> </w:t>
      </w:r>
      <w:r w:rsidR="00FC2958">
        <w:t xml:space="preserve">and </w:t>
      </w:r>
      <w:r w:rsidR="004B10F5">
        <w:t>fetal</w:t>
      </w:r>
      <w:r w:rsidR="0088320A">
        <w:t xml:space="preserve"> outcomes. </w:t>
      </w:r>
      <w:r w:rsidR="004B10F5">
        <w:t>T</w:t>
      </w:r>
      <w:r w:rsidR="00FC2958">
        <w:t xml:space="preserve">he purpose of this paper is to conduct an analysis of maternal epigenetic </w:t>
      </w:r>
      <w:r w:rsidR="00A6344A">
        <w:t xml:space="preserve">age </w:t>
      </w:r>
      <w:r w:rsidR="00FC2958">
        <w:t>measured during pregnancies and birth outcomes</w:t>
      </w:r>
      <w:r w:rsidR="00B8352B">
        <w:t xml:space="preserve"> in collaboration with the Cebu Longitudinal Health and Nutrition Survey (CLHNS), a cohort following a large, diverse sample of women and their offspring in Cebu, </w:t>
      </w:r>
      <w:r w:rsidR="001F4E21">
        <w:t>Philippines</w:t>
      </w:r>
      <w:r w:rsidR="00B8352B">
        <w:t xml:space="preserve"> for over 35 years</w:t>
      </w:r>
      <w:r w:rsidR="001F4E21">
        <w:t xml:space="preserve"> </w:t>
      </w:r>
      <w:r w:rsidR="001F4E21">
        <w:fldChar w:fldCharType="begin">
          <w:fldData xml:space="preserve">PEVuZE5vdGU+PENpdGU+PEF1dGhvcj5BZGFpcjwvQXV0aG9yPjxZZWFyPjIwMTE8L1llYXI+PFJl
Y051bT41PC9SZWNOdW0+PERpc3BsYXlUZXh0PlsyNV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0D5C2D">
        <w:instrText xml:space="preserve"> ADDIN EN.CITE </w:instrText>
      </w:r>
      <w:r w:rsidR="000D5C2D">
        <w:fldChar w:fldCharType="begin">
          <w:fldData xml:space="preserve">PEVuZE5vdGU+PENpdGU+PEF1dGhvcj5BZGFpcjwvQXV0aG9yPjxZZWFyPjIwMTE8L1llYXI+PFJl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</w:fldData>
        </w:fldChar>
      </w:r>
      <w:r w:rsidR="000D5C2D">
        <w:instrText xml:space="preserve"> ADDIN EN.CITE.DATA </w:instrText>
      </w:r>
      <w:r w:rsidR="000D5C2D">
        <w:fldChar w:fldCharType="end"/>
      </w:r>
      <w:r w:rsidR="001F4E21">
        <w:fldChar w:fldCharType="separate"/>
      </w:r>
      <w:r w:rsidR="000D5C2D">
        <w:rPr>
          <w:noProof/>
        </w:rPr>
        <w:t>[25]</w:t>
      </w:r>
      <w:r w:rsidR="001F4E21">
        <w:fldChar w:fldCharType="end"/>
      </w:r>
      <w:r w:rsidR="00B8352B">
        <w:t xml:space="preserve">. In particular, the analysis was conducted on the pregnancies of </w:t>
      </w:r>
      <w:r w:rsidR="00B85824">
        <w:t xml:space="preserve">330 </w:t>
      </w:r>
      <w:r w:rsidR="00A6344A">
        <w:t xml:space="preserve">expecting </w:t>
      </w:r>
      <w:r w:rsidR="00607AAC">
        <w:t>f</w:t>
      </w:r>
      <w:r w:rsidR="00B8352B">
        <w:t xml:space="preserve">emale young adults and their </w:t>
      </w:r>
      <w:r w:rsidR="00A6344A">
        <w:t xml:space="preserve">newborn </w:t>
      </w:r>
      <w:r w:rsidR="00B8352B">
        <w:t>children between 2009 and 201</w:t>
      </w:r>
      <w:r w:rsidR="00C06EB7">
        <w:t>4</w:t>
      </w:r>
      <w:r w:rsidR="00B8352B">
        <w:t>.</w:t>
      </w:r>
      <w:r w:rsidR="00263D12">
        <w:t xml:space="preserve"> </w:t>
      </w:r>
      <w:r w:rsidR="00B262CD">
        <w:t>To capture the maternal epigenetic age, t</w:t>
      </w:r>
      <w:r w:rsidR="00B85824">
        <w:t>he Hannum</w:t>
      </w:r>
      <w:r w:rsidR="00B262CD">
        <w:t xml:space="preserve">-EEAA, Horvath-IEAA, </w:t>
      </w:r>
      <w:proofErr w:type="spellStart"/>
      <w:r w:rsidR="00B262CD">
        <w:t>PhenoAge</w:t>
      </w:r>
      <w:proofErr w:type="spellEnd"/>
      <w:r w:rsidR="00B262CD">
        <w:t xml:space="preserve">, and </w:t>
      </w:r>
      <w:proofErr w:type="spellStart"/>
      <w:r w:rsidR="00B262CD">
        <w:t>GrimAge</w:t>
      </w:r>
      <w:proofErr w:type="spellEnd"/>
      <w:r w:rsidR="00B262CD">
        <w:t xml:space="preserve"> clocks were utilized. It was hypothesized that advanced maternal epigenetic age would be associated with adverse fetal outcomes, including decreased birthweight, length, arm circumference, head circumference, abdominal circumference, and total skin fold thickness.</w:t>
      </w:r>
      <w:r w:rsidR="000026AB">
        <w:t xml:space="preserve"> </w:t>
      </w:r>
    </w:p>
    <w:p w14:paraId="72A004D4" w14:textId="7FE6279B" w:rsidR="00887974" w:rsidRDefault="00887974" w:rsidP="00AF024E"/>
    <w:p w14:paraId="162EAFE2" w14:textId="77777777" w:rsidR="000D5C2D" w:rsidRPr="000D5C2D" w:rsidRDefault="0088320A" w:rsidP="000D5C2D">
      <w:pPr>
        <w:pStyle w:val="EndNoteBibliography"/>
        <w:spacing w:after="0"/>
        <w:ind w:left="720" w:hanging="720"/>
      </w:pPr>
      <w:r>
        <w:fldChar w:fldCharType="begin"/>
      </w:r>
      <w:r>
        <w:instrText xml:space="preserve"> ADDIN EN.REFLIST </w:instrText>
      </w:r>
      <w:r>
        <w:fldChar w:fldCharType="separate"/>
      </w:r>
      <w:r w:rsidR="000D5C2D" w:rsidRPr="000D5C2D">
        <w:t>1.</w:t>
      </w:r>
      <w:r w:rsidR="000D5C2D" w:rsidRPr="000D5C2D">
        <w:tab/>
        <w:t xml:space="preserve">Escobar, G.J., R.H. Clark, and J.D. Greene, </w:t>
      </w:r>
      <w:r w:rsidR="000D5C2D" w:rsidRPr="000D5C2D">
        <w:rPr>
          <w:i/>
        </w:rPr>
        <w:t>Short-term outcomes of infants born at 35 and 36 weeks gestation: we need to ask more questions.</w:t>
      </w:r>
      <w:r w:rsidR="000D5C2D" w:rsidRPr="000D5C2D">
        <w:t xml:space="preserve"> Semin Perinatol, 2006. </w:t>
      </w:r>
      <w:r w:rsidR="000D5C2D" w:rsidRPr="000D5C2D">
        <w:rPr>
          <w:b/>
        </w:rPr>
        <w:t>30</w:t>
      </w:r>
      <w:r w:rsidR="000D5C2D" w:rsidRPr="000D5C2D">
        <w:t>(1): p. 28-33.</w:t>
      </w:r>
    </w:p>
    <w:p w14:paraId="119879F8" w14:textId="77777777" w:rsidR="000D5C2D" w:rsidRPr="000D5C2D" w:rsidRDefault="000D5C2D" w:rsidP="000D5C2D">
      <w:pPr>
        <w:pStyle w:val="EndNoteBibliography"/>
        <w:spacing w:after="0"/>
        <w:ind w:left="720" w:hanging="720"/>
      </w:pPr>
      <w:r w:rsidRPr="000D5C2D">
        <w:t>2.</w:t>
      </w:r>
      <w:r w:rsidRPr="000D5C2D">
        <w:tab/>
        <w:t xml:space="preserve">Patel, R.M., </w:t>
      </w:r>
      <w:r w:rsidRPr="000D5C2D">
        <w:rPr>
          <w:i/>
        </w:rPr>
        <w:t>Short- and Long-Term Outcomes for Extremely Preterm Infants.</w:t>
      </w:r>
      <w:r w:rsidRPr="000D5C2D">
        <w:t xml:space="preserve"> Am J Perinatol, 2016. </w:t>
      </w:r>
      <w:r w:rsidRPr="000D5C2D">
        <w:rPr>
          <w:b/>
        </w:rPr>
        <w:t>33</w:t>
      </w:r>
      <w:r w:rsidRPr="000D5C2D">
        <w:t>(3): p. 318-28.</w:t>
      </w:r>
    </w:p>
    <w:p w14:paraId="0C92B748" w14:textId="77777777" w:rsidR="000D5C2D" w:rsidRPr="000D5C2D" w:rsidRDefault="000D5C2D" w:rsidP="000D5C2D">
      <w:pPr>
        <w:pStyle w:val="EndNoteBibliography"/>
        <w:spacing w:after="0"/>
        <w:ind w:left="720" w:hanging="720"/>
      </w:pPr>
      <w:r w:rsidRPr="000D5C2D">
        <w:t>3.</w:t>
      </w:r>
      <w:r w:rsidRPr="000D5C2D">
        <w:tab/>
        <w:t xml:space="preserve">Hack, M., N.K. Klein, and H.G. Taylor, </w:t>
      </w:r>
      <w:r w:rsidRPr="000D5C2D">
        <w:rPr>
          <w:i/>
        </w:rPr>
        <w:t>Long-term developmental outcomes of low birth weight infants.</w:t>
      </w:r>
      <w:r w:rsidRPr="000D5C2D">
        <w:t xml:space="preserve"> Future Child, 1995. </w:t>
      </w:r>
      <w:r w:rsidRPr="000D5C2D">
        <w:rPr>
          <w:b/>
        </w:rPr>
        <w:t>5</w:t>
      </w:r>
      <w:r w:rsidRPr="000D5C2D">
        <w:t>(1): p. 176-96.</w:t>
      </w:r>
    </w:p>
    <w:p w14:paraId="26D74B8B" w14:textId="77777777" w:rsidR="000D5C2D" w:rsidRPr="000D5C2D" w:rsidRDefault="000D5C2D" w:rsidP="000D5C2D">
      <w:pPr>
        <w:pStyle w:val="EndNoteBibliography"/>
        <w:spacing w:after="0"/>
        <w:ind w:left="720" w:hanging="720"/>
      </w:pPr>
      <w:r w:rsidRPr="000D5C2D">
        <w:t>4.</w:t>
      </w:r>
      <w:r w:rsidRPr="000D5C2D">
        <w:tab/>
        <w:t xml:space="preserve">Hollanders, J.J., et al., </w:t>
      </w:r>
      <w:r w:rsidRPr="000D5C2D">
        <w:rPr>
          <w:i/>
        </w:rPr>
        <w:t>Long-Term Neurodevelopmental and Functional Outcomes of Infants Born Very Preterm and/or with a Very Low Birth Weight.</w:t>
      </w:r>
      <w:r w:rsidRPr="000D5C2D">
        <w:t xml:space="preserve"> Neonatology, 2019. </w:t>
      </w:r>
      <w:r w:rsidRPr="000D5C2D">
        <w:rPr>
          <w:b/>
        </w:rPr>
        <w:t>115</w:t>
      </w:r>
      <w:r w:rsidRPr="000D5C2D">
        <w:t>(4): p. 310-319.</w:t>
      </w:r>
    </w:p>
    <w:p w14:paraId="428E808F" w14:textId="77777777" w:rsidR="000D5C2D" w:rsidRPr="000D5C2D" w:rsidRDefault="000D5C2D" w:rsidP="000D5C2D">
      <w:pPr>
        <w:pStyle w:val="EndNoteBibliography"/>
        <w:spacing w:after="0"/>
        <w:ind w:left="720" w:hanging="720"/>
      </w:pPr>
      <w:r w:rsidRPr="000D5C2D">
        <w:t>5.</w:t>
      </w:r>
      <w:r w:rsidRPr="000D5C2D">
        <w:tab/>
        <w:t xml:space="preserve">Taylor, H.G., et al., </w:t>
      </w:r>
      <w:r w:rsidRPr="000D5C2D">
        <w:rPr>
          <w:i/>
        </w:rPr>
        <w:t>Long-term family outcomes for children with very low birth weights.</w:t>
      </w:r>
      <w:r w:rsidRPr="000D5C2D">
        <w:t xml:space="preserve"> Arch Pediatr Adolesc Med, 2001. </w:t>
      </w:r>
      <w:r w:rsidRPr="000D5C2D">
        <w:rPr>
          <w:b/>
        </w:rPr>
        <w:t>155</w:t>
      </w:r>
      <w:r w:rsidRPr="000D5C2D">
        <w:t>(2): p. 155-61.</w:t>
      </w:r>
    </w:p>
    <w:p w14:paraId="030CE7C0" w14:textId="77777777" w:rsidR="000D5C2D" w:rsidRPr="000D5C2D" w:rsidRDefault="000D5C2D" w:rsidP="000D5C2D">
      <w:pPr>
        <w:pStyle w:val="EndNoteBibliography"/>
        <w:spacing w:after="0"/>
        <w:ind w:left="720" w:hanging="720"/>
      </w:pPr>
      <w:r w:rsidRPr="000D5C2D">
        <w:t>6.</w:t>
      </w:r>
      <w:r w:rsidRPr="000D5C2D">
        <w:tab/>
        <w:t xml:space="preserve">Eichelberger, K.Y., </w:t>
      </w:r>
      <w:r w:rsidRPr="000D5C2D">
        <w:rPr>
          <w:i/>
        </w:rPr>
        <w:t>On odds, age, and preterm birth.</w:t>
      </w:r>
      <w:r w:rsidRPr="000D5C2D">
        <w:t xml:space="preserve"> BJOG, 2017. </w:t>
      </w:r>
      <w:r w:rsidRPr="000D5C2D">
        <w:rPr>
          <w:b/>
        </w:rPr>
        <w:t>124</w:t>
      </w:r>
      <w:r w:rsidRPr="000D5C2D">
        <w:t>(8): p. 1245.</w:t>
      </w:r>
    </w:p>
    <w:p w14:paraId="642AE95E" w14:textId="77777777" w:rsidR="000D5C2D" w:rsidRPr="000D5C2D" w:rsidRDefault="000D5C2D" w:rsidP="000D5C2D">
      <w:pPr>
        <w:pStyle w:val="EndNoteBibliography"/>
        <w:spacing w:after="0"/>
        <w:ind w:left="720" w:hanging="720"/>
      </w:pPr>
      <w:r w:rsidRPr="000D5C2D">
        <w:t>7.</w:t>
      </w:r>
      <w:r w:rsidRPr="000D5C2D">
        <w:tab/>
        <w:t xml:space="preserve">Fuchs, F., et al., </w:t>
      </w:r>
      <w:r w:rsidRPr="000D5C2D">
        <w:rPr>
          <w:i/>
        </w:rPr>
        <w:t>Effect of maternal age on the risk of preterm birth: A large cohort study.</w:t>
      </w:r>
      <w:r w:rsidRPr="000D5C2D">
        <w:t xml:space="preserve"> PLoS One, 2018. </w:t>
      </w:r>
      <w:r w:rsidRPr="000D5C2D">
        <w:rPr>
          <w:b/>
        </w:rPr>
        <w:t>13</w:t>
      </w:r>
      <w:r w:rsidRPr="000D5C2D">
        <w:t>(1): p. e0191002.</w:t>
      </w:r>
    </w:p>
    <w:p w14:paraId="03C44F5A" w14:textId="77777777" w:rsidR="000D5C2D" w:rsidRPr="000D5C2D" w:rsidRDefault="000D5C2D" w:rsidP="000D5C2D">
      <w:pPr>
        <w:pStyle w:val="EndNoteBibliography"/>
        <w:spacing w:after="0"/>
        <w:ind w:left="720" w:hanging="720"/>
      </w:pPr>
      <w:r w:rsidRPr="000D5C2D">
        <w:t>8.</w:t>
      </w:r>
      <w:r w:rsidRPr="000D5C2D">
        <w:tab/>
        <w:t xml:space="preserve">Joseph, K.S., et al., </w:t>
      </w:r>
      <w:r w:rsidRPr="000D5C2D">
        <w:rPr>
          <w:i/>
        </w:rPr>
        <w:t>The perinatal effects of delayed childbearing.</w:t>
      </w:r>
      <w:r w:rsidRPr="000D5C2D">
        <w:t xml:space="preserve"> Obstet Gynecol, 2005. </w:t>
      </w:r>
      <w:r w:rsidRPr="000D5C2D">
        <w:rPr>
          <w:b/>
        </w:rPr>
        <w:t>105</w:t>
      </w:r>
      <w:r w:rsidRPr="000D5C2D">
        <w:t>(6): p. 1410-8.</w:t>
      </w:r>
    </w:p>
    <w:p w14:paraId="2B0F21F3" w14:textId="77777777" w:rsidR="000D5C2D" w:rsidRPr="000D5C2D" w:rsidRDefault="000D5C2D" w:rsidP="000D5C2D">
      <w:pPr>
        <w:pStyle w:val="EndNoteBibliography"/>
        <w:spacing w:after="0"/>
        <w:ind w:left="720" w:hanging="720"/>
      </w:pPr>
      <w:r w:rsidRPr="000D5C2D">
        <w:t>9.</w:t>
      </w:r>
      <w:r w:rsidRPr="000D5C2D">
        <w:tab/>
        <w:t xml:space="preserve">Kenny, L.C., et al., </w:t>
      </w:r>
      <w:r w:rsidRPr="000D5C2D">
        <w:rPr>
          <w:i/>
        </w:rPr>
        <w:t>Advanced maternal age and adverse pregnancy outcome: evidence from a large contemporary cohort.</w:t>
      </w:r>
      <w:r w:rsidRPr="000D5C2D">
        <w:t xml:space="preserve"> PLoS One, 2013. </w:t>
      </w:r>
      <w:r w:rsidRPr="000D5C2D">
        <w:rPr>
          <w:b/>
        </w:rPr>
        <w:t>8</w:t>
      </w:r>
      <w:r w:rsidRPr="000D5C2D">
        <w:t>(2): p. e56583.</w:t>
      </w:r>
    </w:p>
    <w:p w14:paraId="1C101015" w14:textId="77777777" w:rsidR="000D5C2D" w:rsidRPr="000D5C2D" w:rsidRDefault="000D5C2D" w:rsidP="000D5C2D">
      <w:pPr>
        <w:pStyle w:val="EndNoteBibliography"/>
        <w:spacing w:after="0"/>
        <w:ind w:left="720" w:hanging="720"/>
      </w:pPr>
      <w:r w:rsidRPr="000D5C2D">
        <w:t>10.</w:t>
      </w:r>
      <w:r w:rsidRPr="000D5C2D">
        <w:tab/>
        <w:t xml:space="preserve">Scime, N.V., et al., </w:t>
      </w:r>
      <w:r w:rsidRPr="000D5C2D">
        <w:rPr>
          <w:i/>
        </w:rPr>
        <w:t>Pregnancy complications and risk of preterm birth according to maternal age: A population-based study of delivery hospitalizations in Alberta.</w:t>
      </w:r>
      <w:r w:rsidRPr="000D5C2D">
        <w:t xml:space="preserve"> Acta Obstet Gynecol Scand, 2020. </w:t>
      </w:r>
      <w:r w:rsidRPr="000D5C2D">
        <w:rPr>
          <w:b/>
        </w:rPr>
        <w:t>99</w:t>
      </w:r>
      <w:r w:rsidRPr="000D5C2D">
        <w:t>(4): p. 459-468.</w:t>
      </w:r>
    </w:p>
    <w:p w14:paraId="5A0D4330" w14:textId="77777777" w:rsidR="000D5C2D" w:rsidRPr="000D5C2D" w:rsidRDefault="000D5C2D" w:rsidP="000D5C2D">
      <w:pPr>
        <w:pStyle w:val="EndNoteBibliography"/>
        <w:spacing w:after="0"/>
        <w:ind w:left="720" w:hanging="720"/>
      </w:pPr>
      <w:r w:rsidRPr="000D5C2D">
        <w:t>11.</w:t>
      </w:r>
      <w:r w:rsidRPr="000D5C2D">
        <w:tab/>
        <w:t xml:space="preserve">Jylhava, J., N.L. Pedersen, and S. Hagg, </w:t>
      </w:r>
      <w:r w:rsidRPr="000D5C2D">
        <w:rPr>
          <w:i/>
        </w:rPr>
        <w:t>Biological Age Predictors.</w:t>
      </w:r>
      <w:r w:rsidRPr="000D5C2D">
        <w:t xml:space="preserve"> EBioMedicine, 2017. </w:t>
      </w:r>
      <w:r w:rsidRPr="000D5C2D">
        <w:rPr>
          <w:b/>
        </w:rPr>
        <w:t>21</w:t>
      </w:r>
      <w:r w:rsidRPr="000D5C2D">
        <w:t>: p. 29-36.</w:t>
      </w:r>
    </w:p>
    <w:p w14:paraId="6A1DEA37" w14:textId="77777777" w:rsidR="000D5C2D" w:rsidRPr="000D5C2D" w:rsidRDefault="000D5C2D" w:rsidP="000D5C2D">
      <w:pPr>
        <w:pStyle w:val="EndNoteBibliography"/>
        <w:spacing w:after="0"/>
        <w:ind w:left="720" w:hanging="720"/>
      </w:pPr>
      <w:r w:rsidRPr="000D5C2D">
        <w:t>12.</w:t>
      </w:r>
      <w:r w:rsidRPr="000D5C2D">
        <w:tab/>
        <w:t xml:space="preserve">Ryan, C.P., </w:t>
      </w:r>
      <w:r w:rsidRPr="000D5C2D">
        <w:rPr>
          <w:i/>
        </w:rPr>
        <w:t>"Epigenetic clocks": Theory and applications in human biology.</w:t>
      </w:r>
      <w:r w:rsidRPr="000D5C2D">
        <w:t xml:space="preserve"> Am J Hum Biol, 2021. </w:t>
      </w:r>
      <w:r w:rsidRPr="000D5C2D">
        <w:rPr>
          <w:b/>
        </w:rPr>
        <w:t>33</w:t>
      </w:r>
      <w:r w:rsidRPr="000D5C2D">
        <w:t>(3): p. e23488.</w:t>
      </w:r>
    </w:p>
    <w:p w14:paraId="1B0865F0" w14:textId="77777777" w:rsidR="000D5C2D" w:rsidRPr="000D5C2D" w:rsidRDefault="000D5C2D" w:rsidP="000D5C2D">
      <w:pPr>
        <w:pStyle w:val="EndNoteBibliography"/>
        <w:spacing w:after="0"/>
        <w:ind w:left="720" w:hanging="720"/>
      </w:pPr>
      <w:r w:rsidRPr="000D5C2D">
        <w:t>13.</w:t>
      </w:r>
      <w:r w:rsidRPr="000D5C2D">
        <w:tab/>
        <w:t xml:space="preserve">Levine, M.E., </w:t>
      </w:r>
      <w:r w:rsidRPr="000D5C2D">
        <w:rPr>
          <w:i/>
        </w:rPr>
        <w:t>Modeling the rate of senescence: can estimated biological age predict mortality more accurately than chronological age?</w:t>
      </w:r>
      <w:r w:rsidRPr="000D5C2D">
        <w:t xml:space="preserve"> J Gerontol A Biol Sci Med Sci, 2013. </w:t>
      </w:r>
      <w:r w:rsidRPr="000D5C2D">
        <w:rPr>
          <w:b/>
        </w:rPr>
        <w:t>68</w:t>
      </w:r>
      <w:r w:rsidRPr="000D5C2D">
        <w:t>(6): p. 667-74.</w:t>
      </w:r>
    </w:p>
    <w:p w14:paraId="7BF07DA9" w14:textId="77777777" w:rsidR="000D5C2D" w:rsidRPr="000D5C2D" w:rsidRDefault="000D5C2D" w:rsidP="000D5C2D">
      <w:pPr>
        <w:pStyle w:val="EndNoteBibliography"/>
        <w:spacing w:after="0"/>
        <w:ind w:left="720" w:hanging="720"/>
      </w:pPr>
      <w:r w:rsidRPr="000D5C2D">
        <w:t>14.</w:t>
      </w:r>
      <w:r w:rsidRPr="000D5C2D">
        <w:tab/>
        <w:t xml:space="preserve">Akkad, A., et al., </w:t>
      </w:r>
      <w:r w:rsidRPr="000D5C2D">
        <w:rPr>
          <w:i/>
        </w:rPr>
        <w:t>Telomere length in small-for-gestational-age babies.</w:t>
      </w:r>
      <w:r w:rsidRPr="000D5C2D">
        <w:t xml:space="preserve"> BJOG, 2006. </w:t>
      </w:r>
      <w:r w:rsidRPr="000D5C2D">
        <w:rPr>
          <w:b/>
        </w:rPr>
        <w:t>113</w:t>
      </w:r>
      <w:r w:rsidRPr="000D5C2D">
        <w:t>(3): p. 318-23.</w:t>
      </w:r>
    </w:p>
    <w:p w14:paraId="33368243" w14:textId="77777777" w:rsidR="000D5C2D" w:rsidRPr="000D5C2D" w:rsidRDefault="000D5C2D" w:rsidP="000D5C2D">
      <w:pPr>
        <w:pStyle w:val="EndNoteBibliography"/>
        <w:spacing w:after="0"/>
        <w:ind w:left="720" w:hanging="720"/>
      </w:pPr>
      <w:r w:rsidRPr="000D5C2D">
        <w:t>15.</w:t>
      </w:r>
      <w:r w:rsidRPr="000D5C2D">
        <w:tab/>
        <w:t xml:space="preserve">Bell, J.T., et al., </w:t>
      </w:r>
      <w:r w:rsidRPr="000D5C2D">
        <w:rPr>
          <w:i/>
        </w:rPr>
        <w:t>Epigenome-wide scans identify differentially methylated regions for age and age-related phenotypes in a healthy ageing population.</w:t>
      </w:r>
      <w:r w:rsidRPr="000D5C2D">
        <w:t xml:space="preserve"> PLoS Genet, 2012. </w:t>
      </w:r>
      <w:r w:rsidRPr="000D5C2D">
        <w:rPr>
          <w:b/>
        </w:rPr>
        <w:t>8</w:t>
      </w:r>
      <w:r w:rsidRPr="000D5C2D">
        <w:t>(4): p. e1002629.</w:t>
      </w:r>
    </w:p>
    <w:p w14:paraId="4A6457FC" w14:textId="77777777" w:rsidR="000D5C2D" w:rsidRPr="000D5C2D" w:rsidRDefault="000D5C2D" w:rsidP="000D5C2D">
      <w:pPr>
        <w:pStyle w:val="EndNoteBibliography"/>
        <w:spacing w:after="0"/>
        <w:ind w:left="720" w:hanging="720"/>
      </w:pPr>
      <w:r w:rsidRPr="000D5C2D">
        <w:lastRenderedPageBreak/>
        <w:t>16.</w:t>
      </w:r>
      <w:r w:rsidRPr="000D5C2D">
        <w:tab/>
        <w:t xml:space="preserve">Hanna, C.W., et al., </w:t>
      </w:r>
      <w:r w:rsidRPr="000D5C2D">
        <w:rPr>
          <w:i/>
        </w:rPr>
        <w:t>Telomere length and reproductive aging.</w:t>
      </w:r>
      <w:r w:rsidRPr="000D5C2D">
        <w:t xml:space="preserve"> Hum Reprod, 2009. </w:t>
      </w:r>
      <w:r w:rsidRPr="000D5C2D">
        <w:rPr>
          <w:b/>
        </w:rPr>
        <w:t>24</w:t>
      </w:r>
      <w:r w:rsidRPr="000D5C2D">
        <w:t>(5): p. 1206-11.</w:t>
      </w:r>
    </w:p>
    <w:p w14:paraId="67BE6964" w14:textId="77777777" w:rsidR="000D5C2D" w:rsidRPr="000D5C2D" w:rsidRDefault="000D5C2D" w:rsidP="000D5C2D">
      <w:pPr>
        <w:pStyle w:val="EndNoteBibliography"/>
        <w:spacing w:after="0"/>
        <w:ind w:left="720" w:hanging="720"/>
      </w:pPr>
      <w:r w:rsidRPr="000D5C2D">
        <w:t>17.</w:t>
      </w:r>
      <w:r w:rsidRPr="000D5C2D">
        <w:tab/>
        <w:t xml:space="preserve">Levine, M.E., et al., </w:t>
      </w:r>
      <w:r w:rsidRPr="000D5C2D">
        <w:rPr>
          <w:i/>
        </w:rPr>
        <w:t>An epigenetic biomarker of aging for lifespan and healthspan.</w:t>
      </w:r>
      <w:r w:rsidRPr="000D5C2D">
        <w:t xml:space="preserve"> Aging (Albany NY), 2018. </w:t>
      </w:r>
      <w:r w:rsidRPr="000D5C2D">
        <w:rPr>
          <w:b/>
        </w:rPr>
        <w:t>10</w:t>
      </w:r>
      <w:r w:rsidRPr="000D5C2D">
        <w:t>(4): p. 573-591.</w:t>
      </w:r>
    </w:p>
    <w:p w14:paraId="7CB2DFFC" w14:textId="77777777" w:rsidR="000D5C2D" w:rsidRPr="000D5C2D" w:rsidRDefault="000D5C2D" w:rsidP="000D5C2D">
      <w:pPr>
        <w:pStyle w:val="EndNoteBibliography"/>
        <w:spacing w:after="0"/>
        <w:ind w:left="720" w:hanging="720"/>
      </w:pPr>
      <w:r w:rsidRPr="000D5C2D">
        <w:t>18.</w:t>
      </w:r>
      <w:r w:rsidRPr="000D5C2D">
        <w:tab/>
        <w:t xml:space="preserve">Hillary, R.F., et al., </w:t>
      </w:r>
      <w:r w:rsidRPr="000D5C2D">
        <w:rPr>
          <w:i/>
        </w:rPr>
        <w:t>Epigenetic measures of ageing predict the prevalence and incidence of leading causes of death and disease burden.</w:t>
      </w:r>
      <w:r w:rsidRPr="000D5C2D">
        <w:t xml:space="preserve"> Clin Epigenetics, 2020. </w:t>
      </w:r>
      <w:r w:rsidRPr="000D5C2D">
        <w:rPr>
          <w:b/>
        </w:rPr>
        <w:t>12</w:t>
      </w:r>
      <w:r w:rsidRPr="000D5C2D">
        <w:t>(1): p. 115.</w:t>
      </w:r>
    </w:p>
    <w:p w14:paraId="5F1BF46D" w14:textId="77777777" w:rsidR="000D5C2D" w:rsidRPr="000D5C2D" w:rsidRDefault="000D5C2D" w:rsidP="000D5C2D">
      <w:pPr>
        <w:pStyle w:val="EndNoteBibliography"/>
        <w:spacing w:after="0"/>
        <w:ind w:left="720" w:hanging="720"/>
      </w:pPr>
      <w:r w:rsidRPr="000D5C2D">
        <w:t>19.</w:t>
      </w:r>
      <w:r w:rsidRPr="000D5C2D">
        <w:tab/>
        <w:t xml:space="preserve">Lu, A.T., et al., </w:t>
      </w:r>
      <w:r w:rsidRPr="000D5C2D">
        <w:rPr>
          <w:i/>
        </w:rPr>
        <w:t>DNA methylation GrimAge strongly predicts lifespan and healthspan.</w:t>
      </w:r>
      <w:r w:rsidRPr="000D5C2D">
        <w:t xml:space="preserve"> Aging (Albany NY), 2019. </w:t>
      </w:r>
      <w:r w:rsidRPr="000D5C2D">
        <w:rPr>
          <w:b/>
        </w:rPr>
        <w:t>11</w:t>
      </w:r>
      <w:r w:rsidRPr="000D5C2D">
        <w:t>(2): p. 303-327.</w:t>
      </w:r>
    </w:p>
    <w:p w14:paraId="5566983F" w14:textId="77777777" w:rsidR="000D5C2D" w:rsidRPr="000D5C2D" w:rsidRDefault="000D5C2D" w:rsidP="000D5C2D">
      <w:pPr>
        <w:pStyle w:val="EndNoteBibliography"/>
        <w:spacing w:after="0"/>
        <w:ind w:left="720" w:hanging="720"/>
      </w:pPr>
      <w:r w:rsidRPr="000D5C2D">
        <w:t>20.</w:t>
      </w:r>
      <w:r w:rsidRPr="000D5C2D">
        <w:tab/>
        <w:t xml:space="preserve">Chen, B.H., et al., </w:t>
      </w:r>
      <w:r w:rsidRPr="000D5C2D">
        <w:rPr>
          <w:i/>
        </w:rPr>
        <w:t>DNA methylation-based measures of biological age: meta-analysis predicting time to death.</w:t>
      </w:r>
      <w:r w:rsidRPr="000D5C2D">
        <w:t xml:space="preserve"> Aging (Albany NY), 2016. </w:t>
      </w:r>
      <w:r w:rsidRPr="000D5C2D">
        <w:rPr>
          <w:b/>
        </w:rPr>
        <w:t>8</w:t>
      </w:r>
      <w:r w:rsidRPr="000D5C2D">
        <w:t>(9): p. 1844-1865.</w:t>
      </w:r>
    </w:p>
    <w:p w14:paraId="78CB9FA8" w14:textId="77777777" w:rsidR="000D5C2D" w:rsidRPr="000D5C2D" w:rsidRDefault="000D5C2D" w:rsidP="000D5C2D">
      <w:pPr>
        <w:pStyle w:val="EndNoteBibliography"/>
        <w:spacing w:after="0"/>
        <w:ind w:left="720" w:hanging="720"/>
      </w:pPr>
      <w:r w:rsidRPr="000D5C2D">
        <w:t>21.</w:t>
      </w:r>
      <w:r w:rsidRPr="000D5C2D">
        <w:tab/>
        <w:t xml:space="preserve">Breitling, L.P., et al., </w:t>
      </w:r>
      <w:r w:rsidRPr="000D5C2D">
        <w:rPr>
          <w:i/>
        </w:rPr>
        <w:t>Frailty is associated with the epigenetic clock but not with telomere length in a German cohort.</w:t>
      </w:r>
      <w:r w:rsidRPr="000D5C2D">
        <w:t xml:space="preserve"> Clin Epigenetics, 2016. </w:t>
      </w:r>
      <w:r w:rsidRPr="000D5C2D">
        <w:rPr>
          <w:b/>
        </w:rPr>
        <w:t>8</w:t>
      </w:r>
      <w:r w:rsidRPr="000D5C2D">
        <w:t>: p. 21.</w:t>
      </w:r>
    </w:p>
    <w:p w14:paraId="4B3421A4" w14:textId="77777777" w:rsidR="000D5C2D" w:rsidRPr="000D5C2D" w:rsidRDefault="000D5C2D" w:rsidP="000D5C2D">
      <w:pPr>
        <w:pStyle w:val="EndNoteBibliography"/>
        <w:spacing w:after="0"/>
        <w:ind w:left="720" w:hanging="720"/>
      </w:pPr>
      <w:r w:rsidRPr="000D5C2D">
        <w:t>22.</w:t>
      </w:r>
      <w:r w:rsidRPr="000D5C2D">
        <w:tab/>
        <w:t xml:space="preserve">Marioni, R.E., et al., </w:t>
      </w:r>
      <w:r w:rsidRPr="000D5C2D">
        <w:rPr>
          <w:i/>
        </w:rPr>
        <w:t>DNA methylation age of blood predicts all-cause mortality in later life.</w:t>
      </w:r>
      <w:r w:rsidRPr="000D5C2D">
        <w:t xml:space="preserve"> Genome Biol, 2015. </w:t>
      </w:r>
      <w:r w:rsidRPr="000D5C2D">
        <w:rPr>
          <w:b/>
        </w:rPr>
        <w:t>16</w:t>
      </w:r>
      <w:r w:rsidRPr="000D5C2D">
        <w:t>: p. 25.</w:t>
      </w:r>
    </w:p>
    <w:p w14:paraId="720A7244" w14:textId="77777777" w:rsidR="000D5C2D" w:rsidRPr="000D5C2D" w:rsidRDefault="000D5C2D" w:rsidP="000D5C2D">
      <w:pPr>
        <w:pStyle w:val="EndNoteBibliography"/>
        <w:spacing w:after="0"/>
        <w:ind w:left="720" w:hanging="720"/>
      </w:pPr>
      <w:r w:rsidRPr="000D5C2D">
        <w:t>23.</w:t>
      </w:r>
      <w:r w:rsidRPr="000D5C2D">
        <w:tab/>
        <w:t xml:space="preserve">Tekola-Ayele, F., et al., </w:t>
      </w:r>
      <w:r w:rsidRPr="000D5C2D">
        <w:rPr>
          <w:i/>
        </w:rPr>
        <w:t>Sex differences in the associations of placental epigenetic aging with fetal growth.</w:t>
      </w:r>
      <w:r w:rsidRPr="000D5C2D">
        <w:t xml:space="preserve"> Aging (Albany NY), 2019. </w:t>
      </w:r>
      <w:r w:rsidRPr="000D5C2D">
        <w:rPr>
          <w:b/>
        </w:rPr>
        <w:t>11</w:t>
      </w:r>
      <w:r w:rsidRPr="000D5C2D">
        <w:t>(15): p. 5412-5432.</w:t>
      </w:r>
    </w:p>
    <w:p w14:paraId="30FCF4C2" w14:textId="77777777" w:rsidR="000D5C2D" w:rsidRPr="000D5C2D" w:rsidRDefault="000D5C2D" w:rsidP="000D5C2D">
      <w:pPr>
        <w:pStyle w:val="EndNoteBibliography"/>
        <w:spacing w:after="0"/>
        <w:ind w:left="720" w:hanging="720"/>
      </w:pPr>
      <w:r w:rsidRPr="000D5C2D">
        <w:t>24.</w:t>
      </w:r>
      <w:r w:rsidRPr="000D5C2D">
        <w:tab/>
        <w:t xml:space="preserve">Ross, K.M., et al., </w:t>
      </w:r>
      <w:r w:rsidRPr="000D5C2D">
        <w:rPr>
          <w:i/>
        </w:rPr>
        <w:t>Epigenetic age and pregnancy outcomes: GrimAge acceleration is associated with shorter gestational length and lower birthweight.</w:t>
      </w:r>
      <w:r w:rsidRPr="000D5C2D">
        <w:t xml:space="preserve"> Clin Epigenetics, 2020. </w:t>
      </w:r>
      <w:r w:rsidRPr="000D5C2D">
        <w:rPr>
          <w:b/>
        </w:rPr>
        <w:t>12</w:t>
      </w:r>
      <w:r w:rsidRPr="000D5C2D">
        <w:t>(1): p. 120.</w:t>
      </w:r>
    </w:p>
    <w:p w14:paraId="0F20D4A7" w14:textId="77777777" w:rsidR="000D5C2D" w:rsidRPr="000D5C2D" w:rsidRDefault="000D5C2D" w:rsidP="000D5C2D">
      <w:pPr>
        <w:pStyle w:val="EndNoteBibliography"/>
        <w:ind w:left="720" w:hanging="720"/>
      </w:pPr>
      <w:r w:rsidRPr="000D5C2D">
        <w:t>25.</w:t>
      </w:r>
      <w:r w:rsidRPr="000D5C2D">
        <w:tab/>
        <w:t xml:space="preserve">Adair, L.S., et al., </w:t>
      </w:r>
      <w:r w:rsidRPr="000D5C2D">
        <w:rPr>
          <w:i/>
        </w:rPr>
        <w:t>Cohort profile: the Cebu longitudinal health and nutrition survey.</w:t>
      </w:r>
      <w:r w:rsidRPr="000D5C2D">
        <w:t xml:space="preserve"> Int J Epidemiol, 2011. </w:t>
      </w:r>
      <w:r w:rsidRPr="000D5C2D">
        <w:rPr>
          <w:b/>
        </w:rPr>
        <w:t>40</w:t>
      </w:r>
      <w:r w:rsidRPr="000D5C2D">
        <w:t>(3): p. 619-25.</w:t>
      </w:r>
    </w:p>
    <w:p w14:paraId="65C94241" w14:textId="72F07E0E" w:rsidR="00622082" w:rsidRPr="00981469" w:rsidRDefault="0088320A">
      <w:r>
        <w:fldChar w:fldCharType="end"/>
      </w:r>
    </w:p>
    <w:sectPr w:rsidR="00622082" w:rsidRPr="00981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Calen Patrick Ryan" w:date="2021-08-10T13:45:00Z" w:initials="CPR">
    <w:p w14:paraId="3845DE1B" w14:textId="2395171E" w:rsidR="00E3477D" w:rsidRDefault="00E3477D">
      <w:pPr>
        <w:pStyle w:val="CommentText"/>
      </w:pPr>
      <w:r>
        <w:rPr>
          <w:rStyle w:val="CommentReference"/>
        </w:rPr>
        <w:annotationRef/>
      </w:r>
      <w:r>
        <w:t xml:space="preserve">Good intro paragraph. </w:t>
      </w:r>
    </w:p>
  </w:comment>
  <w:comment w:id="10" w:author="Calen Patrick Ryan" w:date="2021-08-09T11:11:00Z" w:initials="CPR">
    <w:p w14:paraId="7AB19D8C" w14:textId="77777777" w:rsidR="001B0408" w:rsidRPr="001B0408" w:rsidRDefault="002226B2" w:rsidP="001B0408">
      <w:pPr>
        <w:spacing w:line="480" w:lineRule="auto"/>
        <w:ind w:hanging="480"/>
        <w:rPr>
          <w:rFonts w:ascii="Times New Roman" w:eastAsia="Times New Roman" w:hAnsi="Times New Roman" w:cs="Times New Roman"/>
          <w:sz w:val="24"/>
          <w:szCs w:val="24"/>
        </w:rPr>
      </w:pPr>
      <w:r>
        <w:rPr>
          <w:rStyle w:val="CommentReference"/>
        </w:rPr>
        <w:annotationRef/>
      </w:r>
      <w:r>
        <w:t>I think we need just a little more about what we’re talking about when we say biological age here.</w:t>
      </w:r>
      <w:r w:rsidR="001B0408">
        <w:t xml:space="preserve"> Here is a good source: </w:t>
      </w:r>
      <w:proofErr w:type="spellStart"/>
      <w:r w:rsidR="001B0408" w:rsidRPr="001B0408">
        <w:rPr>
          <w:rFonts w:ascii="Times New Roman" w:eastAsia="Times New Roman" w:hAnsi="Times New Roman" w:cs="Times New Roman"/>
          <w:sz w:val="24"/>
          <w:szCs w:val="24"/>
        </w:rPr>
        <w:t>Jylhävä</w:t>
      </w:r>
      <w:proofErr w:type="spellEnd"/>
      <w:r w:rsidR="001B0408" w:rsidRPr="001B0408">
        <w:rPr>
          <w:rFonts w:ascii="Times New Roman" w:eastAsia="Times New Roman" w:hAnsi="Times New Roman" w:cs="Times New Roman"/>
          <w:sz w:val="24"/>
          <w:szCs w:val="24"/>
        </w:rPr>
        <w:t xml:space="preserve">, J., Pedersen, N. L., &amp; </w:t>
      </w:r>
      <w:proofErr w:type="spellStart"/>
      <w:r w:rsidR="001B0408" w:rsidRPr="001B0408">
        <w:rPr>
          <w:rFonts w:ascii="Times New Roman" w:eastAsia="Times New Roman" w:hAnsi="Times New Roman" w:cs="Times New Roman"/>
          <w:sz w:val="24"/>
          <w:szCs w:val="24"/>
        </w:rPr>
        <w:t>Hägg</w:t>
      </w:r>
      <w:proofErr w:type="spellEnd"/>
      <w:r w:rsidR="001B0408" w:rsidRPr="001B0408">
        <w:rPr>
          <w:rFonts w:ascii="Times New Roman" w:eastAsia="Times New Roman" w:hAnsi="Times New Roman" w:cs="Times New Roman"/>
          <w:sz w:val="24"/>
          <w:szCs w:val="24"/>
        </w:rPr>
        <w:t xml:space="preserve">, S. (2017). Biological Age Predictors. </w:t>
      </w:r>
      <w:proofErr w:type="spellStart"/>
      <w:r w:rsidR="001B0408" w:rsidRPr="001B0408">
        <w:rPr>
          <w:rFonts w:ascii="Times New Roman" w:eastAsia="Times New Roman" w:hAnsi="Times New Roman" w:cs="Times New Roman"/>
          <w:i/>
          <w:iCs/>
          <w:sz w:val="24"/>
          <w:szCs w:val="24"/>
        </w:rPr>
        <w:t>EBioMedicine</w:t>
      </w:r>
      <w:proofErr w:type="spellEnd"/>
      <w:r w:rsidR="001B0408" w:rsidRPr="001B0408">
        <w:rPr>
          <w:rFonts w:ascii="Times New Roman" w:eastAsia="Times New Roman" w:hAnsi="Times New Roman" w:cs="Times New Roman"/>
          <w:sz w:val="24"/>
          <w:szCs w:val="24"/>
        </w:rPr>
        <w:t xml:space="preserve">, </w:t>
      </w:r>
      <w:r w:rsidR="001B0408" w:rsidRPr="001B0408">
        <w:rPr>
          <w:rFonts w:ascii="Times New Roman" w:eastAsia="Times New Roman" w:hAnsi="Times New Roman" w:cs="Times New Roman"/>
          <w:i/>
          <w:iCs/>
          <w:sz w:val="24"/>
          <w:szCs w:val="24"/>
        </w:rPr>
        <w:t>21</w:t>
      </w:r>
      <w:r w:rsidR="001B0408" w:rsidRPr="001B0408">
        <w:rPr>
          <w:rFonts w:ascii="Times New Roman" w:eastAsia="Times New Roman" w:hAnsi="Times New Roman" w:cs="Times New Roman"/>
          <w:sz w:val="24"/>
          <w:szCs w:val="24"/>
        </w:rPr>
        <w:t xml:space="preserve">, 29–36. </w:t>
      </w:r>
      <w:hyperlink r:id="rId1" w:history="1">
        <w:r w:rsidR="001B0408" w:rsidRPr="001B0408">
          <w:rPr>
            <w:rFonts w:ascii="Times New Roman" w:eastAsia="Times New Roman" w:hAnsi="Times New Roman" w:cs="Times New Roman"/>
            <w:color w:val="0000FF"/>
            <w:sz w:val="24"/>
            <w:szCs w:val="24"/>
            <w:u w:val="single"/>
          </w:rPr>
          <w:t>https://doi.org/10.1016/j.ebiom.2017.03.046</w:t>
        </w:r>
      </w:hyperlink>
    </w:p>
    <w:p w14:paraId="22748D04" w14:textId="0AF605F0" w:rsidR="002226B2" w:rsidRDefault="002226B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45DE1B" w15:done="0"/>
  <w15:commentEx w15:paraId="22748D0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D0177" w16cex:dateUtc="2021-08-10T19:45:00Z"/>
  <w16cex:commentExtensible w16cex:durableId="24BB8BF7" w16cex:dateUtc="2021-08-09T1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45DE1B" w16cid:durableId="24BD0177"/>
  <w16cid:commentId w16cid:paraId="22748D04" w16cid:durableId="24BB8B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6A1AE3"/>
    <w:multiLevelType w:val="hybridMultilevel"/>
    <w:tmpl w:val="B394B00E"/>
    <w:lvl w:ilvl="0" w:tplc="F66C49F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BE183F"/>
    <w:multiLevelType w:val="hybridMultilevel"/>
    <w:tmpl w:val="C0782C9E"/>
    <w:lvl w:ilvl="0" w:tplc="67AEFA9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B7D3BC8"/>
    <w:multiLevelType w:val="multilevel"/>
    <w:tmpl w:val="45C641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len Patrick Ryan">
    <w15:presenceInfo w15:providerId="AD" w15:userId="S::cpr183@ads.northwestern.edu::9657553f-4ee3-473a-8af3-3bcdebfc2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29pvrpdv2slef2s6vtsr0addxa95rwffx&quot;&gt;IPR Bib&lt;record-ids&gt;&lt;item&gt;1&lt;/item&gt;&lt;item&gt;2&lt;/item&gt;&lt;item&gt;3&lt;/item&gt;&lt;item&gt;4&lt;/item&gt;&lt;item&gt;5&lt;/item&gt;&lt;item&gt;8&lt;/item&gt;&lt;item&gt;9&lt;/item&gt;&lt;item&gt;10&lt;/item&gt;&lt;item&gt;11&lt;/item&gt;&lt;item&gt;12&lt;/item&gt;&lt;item&gt;13&lt;/item&gt;&lt;item&gt;14&lt;/item&gt;&lt;item&gt;15&lt;/item&gt;&lt;item&gt;16&lt;/item&gt;&lt;item&gt;17&lt;/item&gt;&lt;item&gt;18&lt;/item&gt;&lt;item&gt;26&lt;/item&gt;&lt;item&gt;28&lt;/item&gt;&lt;item&gt;29&lt;/item&gt;&lt;item&gt;30&lt;/item&gt;&lt;item&gt;31&lt;/item&gt;&lt;item&gt;32&lt;/item&gt;&lt;item&gt;33&lt;/item&gt;&lt;item&gt;34&lt;/item&gt;&lt;item&gt;35&lt;/item&gt;&lt;/record-ids&gt;&lt;/item&gt;&lt;/Libraries&gt;"/>
  </w:docVars>
  <w:rsids>
    <w:rsidRoot w:val="00981469"/>
    <w:rsid w:val="000026AB"/>
    <w:rsid w:val="00020906"/>
    <w:rsid w:val="000B01A6"/>
    <w:rsid w:val="000B6F7E"/>
    <w:rsid w:val="000D5C2D"/>
    <w:rsid w:val="00145E0E"/>
    <w:rsid w:val="001B0408"/>
    <w:rsid w:val="001F4E21"/>
    <w:rsid w:val="0020407C"/>
    <w:rsid w:val="002226B2"/>
    <w:rsid w:val="00263D12"/>
    <w:rsid w:val="002A17C0"/>
    <w:rsid w:val="002B2497"/>
    <w:rsid w:val="003227FB"/>
    <w:rsid w:val="00327B3B"/>
    <w:rsid w:val="003B342D"/>
    <w:rsid w:val="003B7AAB"/>
    <w:rsid w:val="003C086A"/>
    <w:rsid w:val="003D102A"/>
    <w:rsid w:val="00443414"/>
    <w:rsid w:val="004B06F7"/>
    <w:rsid w:val="004B10F5"/>
    <w:rsid w:val="004E4A80"/>
    <w:rsid w:val="0055668B"/>
    <w:rsid w:val="005F598B"/>
    <w:rsid w:val="00607AAC"/>
    <w:rsid w:val="00622082"/>
    <w:rsid w:val="00674567"/>
    <w:rsid w:val="007373A7"/>
    <w:rsid w:val="007630F7"/>
    <w:rsid w:val="007974D1"/>
    <w:rsid w:val="008132BB"/>
    <w:rsid w:val="0088320A"/>
    <w:rsid w:val="008872D0"/>
    <w:rsid w:val="00887974"/>
    <w:rsid w:val="008A341A"/>
    <w:rsid w:val="008C757B"/>
    <w:rsid w:val="008F58D1"/>
    <w:rsid w:val="00934043"/>
    <w:rsid w:val="00981469"/>
    <w:rsid w:val="009A5C10"/>
    <w:rsid w:val="00A04C67"/>
    <w:rsid w:val="00A41238"/>
    <w:rsid w:val="00A42F34"/>
    <w:rsid w:val="00A6344A"/>
    <w:rsid w:val="00AE148F"/>
    <w:rsid w:val="00AF024E"/>
    <w:rsid w:val="00AF7174"/>
    <w:rsid w:val="00B262CD"/>
    <w:rsid w:val="00B3463E"/>
    <w:rsid w:val="00B41BC8"/>
    <w:rsid w:val="00B47CC9"/>
    <w:rsid w:val="00B81EA9"/>
    <w:rsid w:val="00B8352B"/>
    <w:rsid w:val="00B85824"/>
    <w:rsid w:val="00B91B86"/>
    <w:rsid w:val="00BC31A0"/>
    <w:rsid w:val="00C018E4"/>
    <w:rsid w:val="00C06EB7"/>
    <w:rsid w:val="00C46916"/>
    <w:rsid w:val="00CC0805"/>
    <w:rsid w:val="00CC22E8"/>
    <w:rsid w:val="00DD7417"/>
    <w:rsid w:val="00DE0FC5"/>
    <w:rsid w:val="00DE2327"/>
    <w:rsid w:val="00E14DCC"/>
    <w:rsid w:val="00E3475F"/>
    <w:rsid w:val="00E3477D"/>
    <w:rsid w:val="00EB7175"/>
    <w:rsid w:val="00F15656"/>
    <w:rsid w:val="00F45BD1"/>
    <w:rsid w:val="00F67EA7"/>
    <w:rsid w:val="00FB6786"/>
    <w:rsid w:val="00FC2958"/>
    <w:rsid w:val="00FD2C68"/>
    <w:rsid w:val="00FF28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E3F0A1"/>
  <w15:chartTrackingRefBased/>
  <w15:docId w15:val="{AA82DE8B-6196-4885-A1ED-B0E2E05DC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8320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8320A"/>
    <w:rPr>
      <w:rFonts w:ascii="Calibri" w:hAnsi="Calibri" w:cs="Calibri"/>
      <w:noProof/>
    </w:rPr>
  </w:style>
  <w:style w:type="paragraph" w:customStyle="1" w:styleId="EndNoteBibliography">
    <w:name w:val="EndNote Bibliography"/>
    <w:basedOn w:val="Normal"/>
    <w:link w:val="EndNoteBibliographyChar"/>
    <w:rsid w:val="0088320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8320A"/>
    <w:rPr>
      <w:rFonts w:ascii="Calibri" w:hAnsi="Calibri" w:cs="Calibri"/>
      <w:noProof/>
    </w:rPr>
  </w:style>
  <w:style w:type="character" w:styleId="CommentReference">
    <w:name w:val="annotation reference"/>
    <w:basedOn w:val="DefaultParagraphFont"/>
    <w:uiPriority w:val="99"/>
    <w:semiHidden/>
    <w:unhideWhenUsed/>
    <w:rsid w:val="003227FB"/>
    <w:rPr>
      <w:sz w:val="16"/>
      <w:szCs w:val="16"/>
    </w:rPr>
  </w:style>
  <w:style w:type="paragraph" w:styleId="CommentText">
    <w:name w:val="annotation text"/>
    <w:basedOn w:val="Normal"/>
    <w:link w:val="CommentTextChar"/>
    <w:uiPriority w:val="99"/>
    <w:semiHidden/>
    <w:unhideWhenUsed/>
    <w:rsid w:val="003227FB"/>
    <w:pPr>
      <w:spacing w:line="240" w:lineRule="auto"/>
    </w:pPr>
    <w:rPr>
      <w:sz w:val="20"/>
      <w:szCs w:val="20"/>
    </w:rPr>
  </w:style>
  <w:style w:type="character" w:customStyle="1" w:styleId="CommentTextChar">
    <w:name w:val="Comment Text Char"/>
    <w:basedOn w:val="DefaultParagraphFont"/>
    <w:link w:val="CommentText"/>
    <w:uiPriority w:val="99"/>
    <w:semiHidden/>
    <w:rsid w:val="003227FB"/>
    <w:rPr>
      <w:sz w:val="20"/>
      <w:szCs w:val="20"/>
    </w:rPr>
  </w:style>
  <w:style w:type="paragraph" w:styleId="CommentSubject">
    <w:name w:val="annotation subject"/>
    <w:basedOn w:val="CommentText"/>
    <w:next w:val="CommentText"/>
    <w:link w:val="CommentSubjectChar"/>
    <w:uiPriority w:val="99"/>
    <w:semiHidden/>
    <w:unhideWhenUsed/>
    <w:rsid w:val="003227FB"/>
    <w:rPr>
      <w:b/>
      <w:bCs/>
    </w:rPr>
  </w:style>
  <w:style w:type="character" w:customStyle="1" w:styleId="CommentSubjectChar">
    <w:name w:val="Comment Subject Char"/>
    <w:basedOn w:val="CommentTextChar"/>
    <w:link w:val="CommentSubject"/>
    <w:uiPriority w:val="99"/>
    <w:semiHidden/>
    <w:rsid w:val="003227FB"/>
    <w:rPr>
      <w:b/>
      <w:bCs/>
      <w:sz w:val="20"/>
      <w:szCs w:val="20"/>
    </w:rPr>
  </w:style>
  <w:style w:type="paragraph" w:styleId="BalloonText">
    <w:name w:val="Balloon Text"/>
    <w:basedOn w:val="Normal"/>
    <w:link w:val="BalloonTextChar"/>
    <w:uiPriority w:val="99"/>
    <w:semiHidden/>
    <w:unhideWhenUsed/>
    <w:rsid w:val="003227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227FB"/>
    <w:rPr>
      <w:rFonts w:ascii="Times New Roman" w:hAnsi="Times New Roman" w:cs="Times New Roman"/>
      <w:sz w:val="18"/>
      <w:szCs w:val="18"/>
    </w:rPr>
  </w:style>
  <w:style w:type="paragraph" w:styleId="ListParagraph">
    <w:name w:val="List Paragraph"/>
    <w:basedOn w:val="Normal"/>
    <w:uiPriority w:val="34"/>
    <w:qFormat/>
    <w:rsid w:val="00145E0E"/>
    <w:pPr>
      <w:ind w:left="720"/>
      <w:contextualSpacing/>
    </w:pPr>
  </w:style>
  <w:style w:type="paragraph" w:styleId="NormalWeb">
    <w:name w:val="Normal (Web)"/>
    <w:basedOn w:val="Normal"/>
    <w:uiPriority w:val="99"/>
    <w:semiHidden/>
    <w:unhideWhenUsed/>
    <w:rsid w:val="00B3463E"/>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1B040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2476885">
      <w:bodyDiv w:val="1"/>
      <w:marLeft w:val="0"/>
      <w:marRight w:val="0"/>
      <w:marTop w:val="0"/>
      <w:marBottom w:val="0"/>
      <w:divBdr>
        <w:top w:val="none" w:sz="0" w:space="0" w:color="auto"/>
        <w:left w:val="none" w:sz="0" w:space="0" w:color="auto"/>
        <w:bottom w:val="none" w:sz="0" w:space="0" w:color="auto"/>
        <w:right w:val="none" w:sz="0" w:space="0" w:color="auto"/>
      </w:divBdr>
      <w:divsChild>
        <w:div w:id="1504052959">
          <w:marLeft w:val="480"/>
          <w:marRight w:val="0"/>
          <w:marTop w:val="0"/>
          <w:marBottom w:val="0"/>
          <w:divBdr>
            <w:top w:val="none" w:sz="0" w:space="0" w:color="auto"/>
            <w:left w:val="none" w:sz="0" w:space="0" w:color="auto"/>
            <w:bottom w:val="none" w:sz="0" w:space="0" w:color="auto"/>
            <w:right w:val="none" w:sz="0" w:space="0" w:color="auto"/>
          </w:divBdr>
          <w:divsChild>
            <w:div w:id="212815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729165">
      <w:bodyDiv w:val="1"/>
      <w:marLeft w:val="0"/>
      <w:marRight w:val="0"/>
      <w:marTop w:val="0"/>
      <w:marBottom w:val="0"/>
      <w:divBdr>
        <w:top w:val="none" w:sz="0" w:space="0" w:color="auto"/>
        <w:left w:val="none" w:sz="0" w:space="0" w:color="auto"/>
        <w:bottom w:val="none" w:sz="0" w:space="0" w:color="auto"/>
        <w:right w:val="none" w:sz="0" w:space="0" w:color="auto"/>
      </w:divBdr>
      <w:divsChild>
        <w:div w:id="1784955747">
          <w:marLeft w:val="0"/>
          <w:marRight w:val="0"/>
          <w:marTop w:val="0"/>
          <w:marBottom w:val="0"/>
          <w:divBdr>
            <w:top w:val="none" w:sz="0" w:space="0" w:color="auto"/>
            <w:left w:val="none" w:sz="0" w:space="0" w:color="auto"/>
            <w:bottom w:val="none" w:sz="0" w:space="0" w:color="auto"/>
            <w:right w:val="none" w:sz="0" w:space="0" w:color="auto"/>
          </w:divBdr>
          <w:divsChild>
            <w:div w:id="644160356">
              <w:marLeft w:val="0"/>
              <w:marRight w:val="0"/>
              <w:marTop w:val="0"/>
              <w:marBottom w:val="0"/>
              <w:divBdr>
                <w:top w:val="none" w:sz="0" w:space="0" w:color="auto"/>
                <w:left w:val="none" w:sz="0" w:space="0" w:color="auto"/>
                <w:bottom w:val="none" w:sz="0" w:space="0" w:color="auto"/>
                <w:right w:val="none" w:sz="0" w:space="0" w:color="auto"/>
              </w:divBdr>
              <w:divsChild>
                <w:div w:id="69831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ebiom.2017.03.04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4</TotalTime>
  <Pages>3</Pages>
  <Words>1689</Words>
  <Characters>9632</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6</cp:revision>
  <dcterms:created xsi:type="dcterms:W3CDTF">2021-08-10T06:24:00Z</dcterms:created>
  <dcterms:modified xsi:type="dcterms:W3CDTF">2021-08-10T19:45:00Z</dcterms:modified>
</cp:coreProperties>
</file>